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36"/>
        <w:gridCol w:w="851"/>
        <w:gridCol w:w="848"/>
        <w:gridCol w:w="713"/>
        <w:gridCol w:w="848"/>
        <w:gridCol w:w="921"/>
        <w:gridCol w:w="801"/>
        <w:gridCol w:w="1263"/>
        <w:gridCol w:w="712"/>
        <w:gridCol w:w="1131"/>
        <w:gridCol w:w="843"/>
        <w:gridCol w:w="708"/>
        <w:gridCol w:w="847"/>
        <w:gridCol w:w="993"/>
        <w:gridCol w:w="993"/>
        <w:gridCol w:w="993"/>
        <w:gridCol w:w="989"/>
        <w:gridCol w:w="1135"/>
        <w:gridCol w:w="993"/>
        <w:gridCol w:w="993"/>
        <w:gridCol w:w="1131"/>
      </w:tblGrid>
      <w:tr w:rsidR="007779C2" w:rsidRPr="007779C2" w14:paraId="2FE16912" w14:textId="514A388F" w:rsidTr="007779C2">
        <w:trPr>
          <w:trHeight w:val="542"/>
          <w:tblHeader/>
        </w:trPr>
        <w:tc>
          <w:tcPr>
            <w:tcW w:w="139" w:type="pct"/>
            <w:shd w:val="clear" w:color="auto" w:fill="auto"/>
            <w:vAlign w:val="center"/>
          </w:tcPr>
          <w:p w14:paraId="0AA4F9C4" w14:textId="68A27393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Ref. ID</w:t>
            </w:r>
          </w:p>
        </w:tc>
        <w:tc>
          <w:tcPr>
            <w:tcW w:w="221" w:type="pct"/>
            <w:shd w:val="clear" w:color="auto" w:fill="auto"/>
            <w:vAlign w:val="center"/>
            <w:hideMark/>
          </w:tcPr>
          <w:p w14:paraId="760E7877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First Author</w:t>
            </w:r>
          </w:p>
        </w:tc>
        <w:tc>
          <w:tcPr>
            <w:tcW w:w="220" w:type="pct"/>
            <w:shd w:val="clear" w:color="auto" w:fill="auto"/>
            <w:vAlign w:val="center"/>
            <w:hideMark/>
          </w:tcPr>
          <w:p w14:paraId="24306A23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Year of Publication</w:t>
            </w:r>
          </w:p>
        </w:tc>
        <w:tc>
          <w:tcPr>
            <w:tcW w:w="185" w:type="pct"/>
            <w:shd w:val="clear" w:color="auto" w:fill="auto"/>
            <w:vAlign w:val="center"/>
            <w:hideMark/>
          </w:tcPr>
          <w:p w14:paraId="706492C2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Year(s) of Study Coverage</w:t>
            </w:r>
          </w:p>
        </w:tc>
        <w:tc>
          <w:tcPr>
            <w:tcW w:w="220" w:type="pct"/>
            <w:shd w:val="clear" w:color="auto" w:fill="auto"/>
            <w:vAlign w:val="center"/>
            <w:hideMark/>
          </w:tcPr>
          <w:p w14:paraId="5D5F18B5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Study Design</w:t>
            </w:r>
          </w:p>
        </w:tc>
        <w:tc>
          <w:tcPr>
            <w:tcW w:w="239" w:type="pct"/>
            <w:shd w:val="clear" w:color="auto" w:fill="auto"/>
            <w:vAlign w:val="center"/>
            <w:hideMark/>
          </w:tcPr>
          <w:p w14:paraId="2443B7E4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Country</w:t>
            </w:r>
          </w:p>
        </w:tc>
        <w:tc>
          <w:tcPr>
            <w:tcW w:w="208" w:type="pct"/>
            <w:shd w:val="clear" w:color="auto" w:fill="auto"/>
            <w:vAlign w:val="center"/>
            <w:hideMark/>
          </w:tcPr>
          <w:p w14:paraId="54F25B07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 xml:space="preserve">Level of </w:t>
            </w:r>
            <w:proofErr w:type="spellStart"/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Represen-tation</w:t>
            </w:r>
            <w:proofErr w:type="spellEnd"/>
          </w:p>
        </w:tc>
        <w:tc>
          <w:tcPr>
            <w:tcW w:w="328" w:type="pct"/>
            <w:shd w:val="clear" w:color="auto" w:fill="auto"/>
            <w:vAlign w:val="center"/>
            <w:hideMark/>
          </w:tcPr>
          <w:p w14:paraId="709AF408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Study Location</w:t>
            </w:r>
          </w:p>
        </w:tc>
        <w:tc>
          <w:tcPr>
            <w:tcW w:w="185" w:type="pct"/>
            <w:shd w:val="clear" w:color="auto" w:fill="auto"/>
            <w:vAlign w:val="center"/>
            <w:hideMark/>
          </w:tcPr>
          <w:p w14:paraId="0390C49B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Study Setting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63D31EC9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Cadre Name</w:t>
            </w:r>
          </w:p>
        </w:tc>
        <w:tc>
          <w:tcPr>
            <w:tcW w:w="219" w:type="pct"/>
            <w:shd w:val="clear" w:color="auto" w:fill="auto"/>
            <w:vAlign w:val="center"/>
            <w:hideMark/>
          </w:tcPr>
          <w:p w14:paraId="3550F2DE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Skilled</w:t>
            </w:r>
          </w:p>
        </w:tc>
        <w:tc>
          <w:tcPr>
            <w:tcW w:w="184" w:type="pct"/>
            <w:shd w:val="clear" w:color="auto" w:fill="auto"/>
            <w:vAlign w:val="center"/>
            <w:hideMark/>
          </w:tcPr>
          <w:p w14:paraId="7D81ED0F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Parenteral Antibiotics</w:t>
            </w:r>
          </w:p>
        </w:tc>
        <w:tc>
          <w:tcPr>
            <w:tcW w:w="220" w:type="pct"/>
            <w:shd w:val="clear" w:color="auto" w:fill="auto"/>
            <w:vAlign w:val="center"/>
            <w:hideMark/>
          </w:tcPr>
          <w:p w14:paraId="7C706469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 xml:space="preserve">Parenteral </w:t>
            </w:r>
            <w:proofErr w:type="spellStart"/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Uterotonic</w:t>
            </w:r>
            <w:proofErr w:type="spellEnd"/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 xml:space="preserve"> Drugs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7EC91C08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Parenteral Anti-</w:t>
            </w:r>
            <w:proofErr w:type="spellStart"/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convulsants</w:t>
            </w:r>
            <w:proofErr w:type="spellEnd"/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044563E8" w14:textId="28282D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Manually Removal of Placenta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75167EA4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Remove Retained Products</w:t>
            </w:r>
          </w:p>
        </w:tc>
        <w:tc>
          <w:tcPr>
            <w:tcW w:w="257" w:type="pct"/>
            <w:shd w:val="clear" w:color="auto" w:fill="auto"/>
            <w:vAlign w:val="center"/>
            <w:hideMark/>
          </w:tcPr>
          <w:p w14:paraId="7B053EBA" w14:textId="2864FE7B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Assisted Vaginal Delivery</w:t>
            </w:r>
          </w:p>
        </w:tc>
        <w:tc>
          <w:tcPr>
            <w:tcW w:w="295" w:type="pct"/>
            <w:shd w:val="clear" w:color="auto" w:fill="auto"/>
            <w:vAlign w:val="center"/>
            <w:hideMark/>
          </w:tcPr>
          <w:p w14:paraId="13446E2B" w14:textId="77777777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Neonatal Resuscitation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43432031" w14:textId="45837CC4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Surgery (i.e. C-Section)</w:t>
            </w:r>
          </w:p>
        </w:tc>
        <w:tc>
          <w:tcPr>
            <w:tcW w:w="258" w:type="pct"/>
            <w:shd w:val="clear" w:color="auto" w:fill="auto"/>
            <w:vAlign w:val="center"/>
            <w:hideMark/>
          </w:tcPr>
          <w:p w14:paraId="0136D6F7" w14:textId="6ADD4A4C" w:rsidR="001E00CA" w:rsidRPr="007779C2" w:rsidRDefault="001E00CA" w:rsidP="000B11F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  <w:t>Blood Transfusion</w:t>
            </w:r>
          </w:p>
        </w:tc>
        <w:tc>
          <w:tcPr>
            <w:tcW w:w="294" w:type="pct"/>
            <w:vAlign w:val="center"/>
          </w:tcPr>
          <w:p w14:paraId="27689FF1" w14:textId="583799EF" w:rsidR="001E00CA" w:rsidRPr="007779C2" w:rsidRDefault="001E00CA" w:rsidP="001E00CA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b/>
                <w:bCs/>
                <w:color w:val="000000"/>
                <w:sz w:val="12"/>
                <w:szCs w:val="12"/>
              </w:rPr>
              <w:t>Education Detail</w:t>
            </w:r>
          </w:p>
        </w:tc>
      </w:tr>
      <w:tr w:rsidR="007779C2" w:rsidRPr="007779C2" w14:paraId="0E98EE6B" w14:textId="73CC99CB" w:rsidTr="007779C2">
        <w:trPr>
          <w:trHeight w:val="440"/>
        </w:trPr>
        <w:tc>
          <w:tcPr>
            <w:tcW w:w="139" w:type="pct"/>
            <w:vMerge w:val="restart"/>
          </w:tcPr>
          <w:p w14:paraId="758898E0" w14:textId="5015E46E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>
                <w:fldData xml:space="preserve">PEVuZE5vdGU+PENpdGU+PEF1dGhvcj5BZGVnb2tlPC9BdXRob3I+PFllYXI+MjAxMjwvWWVhcj48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</w:fldData>
              </w:fldChar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>
                <w:fldData xml:space="preserve">PEVuZE5vdGU+PENpdGU+PEF1dGhvcj5BZGVnb2tlPC9BdXRob3I+PFllYXI+MjAxMjwvWWVhcj48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</w:fldData>
              </w:fldChar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.DATA 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145DBDB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degoke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B4369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421D63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-2011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7123C25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03E34C9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amb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41FDED5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4586C3B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y and 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E0F74F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207CD2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Health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5056105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0BD6B7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DCF8A5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DFC1A7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B8FB9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3DE332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4E5DA47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797AD9F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907F0A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0A82B7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0B34F843" w14:textId="68194774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FFD4200" w14:textId="0A24CB08" w:rsidTr="007779C2">
        <w:trPr>
          <w:trHeight w:val="220"/>
        </w:trPr>
        <w:tc>
          <w:tcPr>
            <w:tcW w:w="139" w:type="pct"/>
            <w:vMerge/>
          </w:tcPr>
          <w:p w14:paraId="1BFF457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B18510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EE943D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5DDA3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2C4BF7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0F1928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E8FAA5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886051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87E6CE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5254F3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135D7EC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4D6355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8C8632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A8FC8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915267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B71B6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047A69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6738200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F3088B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3FB05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08D9739" w14:textId="2CD720FB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EFD1C60" w14:textId="12EF2AB8" w:rsidTr="007779C2">
        <w:trPr>
          <w:trHeight w:val="61"/>
        </w:trPr>
        <w:tc>
          <w:tcPr>
            <w:tcW w:w="139" w:type="pct"/>
            <w:vMerge/>
          </w:tcPr>
          <w:p w14:paraId="71D9CD0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B9B1C8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8A2F7B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F05B43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8DF9D8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5AB7EC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F2AF18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D81B1F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394775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1B32A1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5161590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EA1BB7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DA08A4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2E4E64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2625B7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25C279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466D41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7E4791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305367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A06B93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7C46937B" w14:textId="54190FFA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B0BB669" w14:textId="3A94D031" w:rsidTr="007779C2">
        <w:trPr>
          <w:trHeight w:val="61"/>
        </w:trPr>
        <w:tc>
          <w:tcPr>
            <w:tcW w:w="139" w:type="pct"/>
            <w:vMerge/>
          </w:tcPr>
          <w:p w14:paraId="6F363FB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F37ACE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5F09D7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AD4C02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EDBA82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BCEA4C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195350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41F036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4D1C44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E62EE5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45F768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D53B0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E93D36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822FE3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17FB3B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B1D3EC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6BFD477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6EAB291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753822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9B54B0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A03C10A" w14:textId="6086DF02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F781AE6" w14:textId="7D118348" w:rsidTr="007779C2">
        <w:trPr>
          <w:trHeight w:val="61"/>
        </w:trPr>
        <w:tc>
          <w:tcPr>
            <w:tcW w:w="139" w:type="pct"/>
            <w:vMerge/>
          </w:tcPr>
          <w:p w14:paraId="6B61D1C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2BAA8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DE88A3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0B503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61178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74669C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355ED1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2762CE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AA4882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50941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0F2C31F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D8510E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4E5DDF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180E5C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8FB109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2B7D41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1500D1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711D3B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1F3D01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18326E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23E65BAB" w14:textId="31262CDD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2B3B924" w14:textId="575761FF" w:rsidTr="007779C2">
        <w:trPr>
          <w:trHeight w:val="61"/>
        </w:trPr>
        <w:tc>
          <w:tcPr>
            <w:tcW w:w="139" w:type="pct"/>
            <w:vMerge/>
          </w:tcPr>
          <w:p w14:paraId="7DACBF1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72CF2B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268F47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77F8E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893ED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DF870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EEF3BA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AD1220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41454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AFD24A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6C73FCB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8B422A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1A300E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56708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CBBC59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A9748C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58D0EDB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623C480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DA3A6A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A3E4A4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E575A4A" w14:textId="2093EBA9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B92FB71" w14:textId="082F9CE2" w:rsidTr="007779C2">
        <w:trPr>
          <w:trHeight w:val="61"/>
        </w:trPr>
        <w:tc>
          <w:tcPr>
            <w:tcW w:w="139" w:type="pct"/>
            <w:vMerge/>
          </w:tcPr>
          <w:p w14:paraId="53D27AE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CC1240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88F873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5433A0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F16BBD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63227D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D30189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92B068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2A66E6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5E6BEA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General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102C3CC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C251FD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742A0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217B0E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1E94A0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DCADC4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1A710D1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7E10545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37F984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10157D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5A22EF8" w14:textId="65C46FE9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AA172F2" w14:textId="59F0A1A8" w:rsidTr="007779C2">
        <w:trPr>
          <w:trHeight w:val="61"/>
        </w:trPr>
        <w:tc>
          <w:tcPr>
            <w:tcW w:w="139" w:type="pct"/>
            <w:vMerge/>
          </w:tcPr>
          <w:p w14:paraId="20C4E3F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C6A19E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D707BF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F50DD1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C3FA3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0775E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E5FB44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8949B7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81CA06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D42ABD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1C847A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B72A47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81D5E2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9B1B29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11E36E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F2E39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3B4DAE7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E2AA93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5A9FC8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54A335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F768165" w14:textId="3C061C5B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DDACD21" w14:textId="004EF7F5" w:rsidTr="007779C2">
        <w:trPr>
          <w:trHeight w:val="61"/>
        </w:trPr>
        <w:tc>
          <w:tcPr>
            <w:tcW w:w="139" w:type="pct"/>
            <w:vMerge/>
          </w:tcPr>
          <w:p w14:paraId="3EC360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85C6C6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CB84B9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538D05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F9CCC4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D55AE9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B18896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75B786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B26CE4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AC5335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A507D5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CE5EE9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BFEEB3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D92D7C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56CC09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826204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09B1041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66F66D9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6D85E5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5A88AA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08B13A5" w14:textId="517A9950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A50D1FA" w14:textId="227D9023" w:rsidTr="007779C2">
        <w:trPr>
          <w:trHeight w:val="61"/>
        </w:trPr>
        <w:tc>
          <w:tcPr>
            <w:tcW w:w="139" w:type="pct"/>
            <w:vMerge/>
          </w:tcPr>
          <w:p w14:paraId="3DFC3CE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0B8986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4BB42E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F02FE3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0E09EA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2433A94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han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6CF150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00A80ED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y and 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A4E177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0E6DD0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3BA9F6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981F2E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9517D5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64317A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6EF245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F5283D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6B996FB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7860267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BB13CE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979A23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460F65DB" w14:textId="67586C20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01ABDCF" w14:textId="57C365EA" w:rsidTr="007779C2">
        <w:trPr>
          <w:trHeight w:val="61"/>
        </w:trPr>
        <w:tc>
          <w:tcPr>
            <w:tcW w:w="139" w:type="pct"/>
            <w:vMerge/>
          </w:tcPr>
          <w:p w14:paraId="19942E1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4B868F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19FB24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6884DB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61AA7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7A8C9E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1573D9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AE3E34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3926D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389A55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Health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297AEE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01CA5C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610E4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124F76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23376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B445F1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39018A3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0B20401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F48741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99ABB9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E29964C" w14:textId="4638EE34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409F335" w14:textId="1C77EF14" w:rsidTr="007779C2">
        <w:trPr>
          <w:trHeight w:val="61"/>
        </w:trPr>
        <w:tc>
          <w:tcPr>
            <w:tcW w:w="139" w:type="pct"/>
            <w:vMerge/>
          </w:tcPr>
          <w:p w14:paraId="2CF08C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338127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928AAE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8324E8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CFBFB6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9E9184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E56397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CE8190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F14BFE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A12570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CA1B98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3565D6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34A4CE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475FA6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D137D1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FB275A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2C587E9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59FCD7C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3EF736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42AABB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01B8358" w14:textId="11170DEC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E8976ED" w14:textId="7A8A9FD5" w:rsidTr="007779C2">
        <w:trPr>
          <w:trHeight w:val="61"/>
        </w:trPr>
        <w:tc>
          <w:tcPr>
            <w:tcW w:w="139" w:type="pct"/>
            <w:vMerge/>
          </w:tcPr>
          <w:p w14:paraId="5CC3F16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411ACC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51E216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FF3BDA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4BFEF6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250620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0CD093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4E88EE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8BF05A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3492B1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2907E8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F5C3A7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03CD33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880680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122EBF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3C2754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61956B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520A05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FB41F2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C1C8E3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3322988E" w14:textId="3C7DBFB8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F260A61" w14:textId="514341E6" w:rsidTr="007779C2">
        <w:trPr>
          <w:trHeight w:val="61"/>
        </w:trPr>
        <w:tc>
          <w:tcPr>
            <w:tcW w:w="139" w:type="pct"/>
            <w:vMerge/>
          </w:tcPr>
          <w:p w14:paraId="3AA447D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B65434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6D390E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D6BB78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86C914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80F407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C28FAF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B3162A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0A2509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DFBC73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5F157E2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694EEA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A94C37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81B0ED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115DF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F3E02F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904775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3B63855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3FE7B8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4D58A4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C43E4E1" w14:textId="3F30DD65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D00D7ED" w14:textId="73B05AC9" w:rsidTr="007779C2">
        <w:trPr>
          <w:trHeight w:val="61"/>
        </w:trPr>
        <w:tc>
          <w:tcPr>
            <w:tcW w:w="139" w:type="pct"/>
            <w:vMerge/>
          </w:tcPr>
          <w:p w14:paraId="4168DD2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EF886D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F5AD5D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ACAF8E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7BC185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5FF0B8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46A749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3088FD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A82042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8E6A4C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234C919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B79BD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865A0B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DD398A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994D28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D5E63C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926D37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018B2D9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36188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FAD0E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F97C30F" w14:textId="50AA4694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27A1B29" w14:textId="0C2301FA" w:rsidTr="007779C2">
        <w:trPr>
          <w:trHeight w:val="61"/>
        </w:trPr>
        <w:tc>
          <w:tcPr>
            <w:tcW w:w="139" w:type="pct"/>
            <w:vMerge/>
          </w:tcPr>
          <w:p w14:paraId="7468525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12C037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08DABB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6009FB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0FCC1A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B9DA25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968F34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A4A2D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AAD785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BEFBBC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57030D3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B1EED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C9C07A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8DE733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8F73E9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0288A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2E5D2A0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72208D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FB9EE1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AF05F0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360F7A09" w14:textId="2F628245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7E89F14" w14:textId="0AC9772D" w:rsidTr="007779C2">
        <w:trPr>
          <w:trHeight w:val="61"/>
        </w:trPr>
        <w:tc>
          <w:tcPr>
            <w:tcW w:w="139" w:type="pct"/>
            <w:vMerge/>
          </w:tcPr>
          <w:p w14:paraId="7170AD4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AB4CE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574C6E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BFF585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DED0C4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9FDA1D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23693F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2D742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72F29A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75CF3C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40127E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B63D5F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014BF9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7071A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67DBF3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11E0F4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393BFBC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D366F2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C53536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3B2A81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DEDACE5" w14:textId="712C571F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AE553AB" w14:textId="520ECC32" w:rsidTr="007779C2">
        <w:trPr>
          <w:trHeight w:val="61"/>
        </w:trPr>
        <w:tc>
          <w:tcPr>
            <w:tcW w:w="139" w:type="pct"/>
            <w:vMerge/>
          </w:tcPr>
          <w:p w14:paraId="122B98B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D8F2F4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9166FF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CD347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057C22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71BF8B3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Keny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5C4C70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7B71CB0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y and 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7869E4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62725E8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58A2753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B77434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95BD5A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320349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58F802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D33D0C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67DC305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0537443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441885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118439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CBC6F83" w14:textId="4D173A18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734F8BC" w14:textId="040EA3CC" w:rsidTr="007779C2">
        <w:trPr>
          <w:trHeight w:val="61"/>
        </w:trPr>
        <w:tc>
          <w:tcPr>
            <w:tcW w:w="139" w:type="pct"/>
            <w:vMerge/>
          </w:tcPr>
          <w:p w14:paraId="3AC784D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340DF8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ACC6F0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CC145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336362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1C89ED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882265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405FD6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4D7F10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B46566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646CDA5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F006B2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E1ACE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55F5BE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65599F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CFF71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EA0793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5D56A14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F76BF8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99F16A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40AE8D38" w14:textId="0F1C920C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174347D" w14:textId="036C7B75" w:rsidTr="007779C2">
        <w:trPr>
          <w:trHeight w:val="61"/>
        </w:trPr>
        <w:tc>
          <w:tcPr>
            <w:tcW w:w="139" w:type="pct"/>
            <w:vMerge/>
          </w:tcPr>
          <w:p w14:paraId="663705A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7E000A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786CB1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92AB7F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6E0E49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CAF190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45EF72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A3C916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0A3B88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3EBA44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20B2F2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21DF8A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2D95C7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7BCF86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7916F1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15F94A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0AD5C51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5F6228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E983AF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11BC57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3C8F05F" w14:textId="561B9C57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93B9767" w14:textId="7EBA678A" w:rsidTr="007779C2">
        <w:trPr>
          <w:trHeight w:val="61"/>
        </w:trPr>
        <w:tc>
          <w:tcPr>
            <w:tcW w:w="139" w:type="pct"/>
            <w:vMerge/>
          </w:tcPr>
          <w:p w14:paraId="020E5E5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C4677D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670BD8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E23B66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B18E5B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531204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8AF2CB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354214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D8E949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1E723D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2B57F2A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8041BC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0AA5C7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2AAEDE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276274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9CE1BD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530EA9A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49084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748569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D2E6DE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5023233A" w14:textId="7C49A878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11C0D28" w14:textId="6F0B38EA" w:rsidTr="007779C2">
        <w:trPr>
          <w:trHeight w:val="61"/>
        </w:trPr>
        <w:tc>
          <w:tcPr>
            <w:tcW w:w="139" w:type="pct"/>
            <w:vMerge/>
          </w:tcPr>
          <w:p w14:paraId="5E2C2B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F973CB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8011B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D92D52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508977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5A820D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E00220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6257B0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6ED55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A05EFD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0CDD76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 consensus</w:t>
            </w:r>
          </w:p>
        </w:tc>
        <w:tc>
          <w:tcPr>
            <w:tcW w:w="184" w:type="pct"/>
            <w:shd w:val="clear" w:color="auto" w:fill="auto"/>
            <w:hideMark/>
          </w:tcPr>
          <w:p w14:paraId="63CE5AC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E7D202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147DAF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CA87C1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6AC6A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5F7C822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469B3F0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CCEF13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A0807B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C9368D7" w14:textId="30D0EEE4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40ADF1C" w14:textId="5E29AF16" w:rsidTr="007779C2">
        <w:trPr>
          <w:trHeight w:val="220"/>
        </w:trPr>
        <w:tc>
          <w:tcPr>
            <w:tcW w:w="139" w:type="pct"/>
            <w:vMerge/>
          </w:tcPr>
          <w:p w14:paraId="0C319B0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6158A8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36F2F5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B78B49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0B5BCD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71B04E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2973E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F438E6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DBBE4D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C46952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6AD591F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E4EDB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2510ED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AB25F5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8013AC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239469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4A55648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8FE2A7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9B0038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083316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002EB491" w14:textId="5A697EDD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BE5769E" w14:textId="1AD1BC6D" w:rsidTr="007779C2">
        <w:trPr>
          <w:trHeight w:val="61"/>
        </w:trPr>
        <w:tc>
          <w:tcPr>
            <w:tcW w:w="139" w:type="pct"/>
            <w:vMerge/>
          </w:tcPr>
          <w:p w14:paraId="401E12D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CC5512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8C7A5A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E2AD90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CD3AC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F9F63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0A6376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3A8C8B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2985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CE02D6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0F3A076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039FAF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B5DB0B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45063C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B1064D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EFA6C7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6821016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5540A2E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BB6CF9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F4598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B365958" w14:textId="1C34BC8E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19B1B18" w14:textId="6F0E7296" w:rsidTr="007779C2">
        <w:trPr>
          <w:trHeight w:val="61"/>
        </w:trPr>
        <w:tc>
          <w:tcPr>
            <w:tcW w:w="139" w:type="pct"/>
            <w:vMerge/>
          </w:tcPr>
          <w:p w14:paraId="3D0468D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D36A09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3BCED8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1F0E7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1F1C21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2AF6FE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F63D2E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39E71F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086AB0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95C226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Community Health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E9FC03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19E348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D5124F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D04B58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8B40D8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E77AAA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FDB258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53CA4B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28791C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5F0CAA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84EDACF" w14:textId="2E324604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B6388DD" w14:textId="242CE37C" w:rsidTr="007779C2">
        <w:trPr>
          <w:trHeight w:val="61"/>
        </w:trPr>
        <w:tc>
          <w:tcPr>
            <w:tcW w:w="139" w:type="pct"/>
            <w:vMerge/>
          </w:tcPr>
          <w:p w14:paraId="666B4A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D262C7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C844D7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A9D64B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32E86A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AF035A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C46BC4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0B1EF9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5427BF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29A2DA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General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2FD592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F64A20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2A9198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C45E76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0CA2DB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7485EE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2E6CCDA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F1B747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B4EB99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631B11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91FCCEF" w14:textId="59B4C44B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316ABA9" w14:textId="0405D235" w:rsidTr="007779C2">
        <w:trPr>
          <w:trHeight w:val="61"/>
        </w:trPr>
        <w:tc>
          <w:tcPr>
            <w:tcW w:w="139" w:type="pct"/>
            <w:vMerge/>
          </w:tcPr>
          <w:p w14:paraId="0486410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D7992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C07FD6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990181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7F886B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453FC7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508EB4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2369CF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42FB27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4DDCB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BC1CE7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51B652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705726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70280F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61AF36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2F9791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37A613F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95974B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7DFEDA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4AD9A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E5DE583" w14:textId="06DB5DF9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E7D8EE1" w14:textId="233ABD84" w:rsidTr="007779C2">
        <w:trPr>
          <w:trHeight w:val="220"/>
        </w:trPr>
        <w:tc>
          <w:tcPr>
            <w:tcW w:w="139" w:type="pct"/>
            <w:vMerge/>
          </w:tcPr>
          <w:p w14:paraId="47C4728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66A498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693D1D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FE6842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96935A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143BD47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lawi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56534ED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55049E5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y and 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D3B62B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A46208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4F59C68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2224F2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943A61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348BF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8D4C86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61A04F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4F3E66B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7F7E15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B8C6C1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51AC17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F852C39" w14:textId="28B0BC13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4D2F856" w14:textId="52FE542F" w:rsidTr="007779C2">
        <w:trPr>
          <w:trHeight w:val="61"/>
        </w:trPr>
        <w:tc>
          <w:tcPr>
            <w:tcW w:w="139" w:type="pct"/>
            <w:vMerge/>
          </w:tcPr>
          <w:p w14:paraId="61DF4FF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F0B84E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7F596E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3AA528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82E3ED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12CD65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0273EC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C9FAE6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4F2B76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E71D7C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07001C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401EFE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95DA0C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7EDB1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4C653A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784EA2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11830B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6810AB3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284A68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5F4A1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01F061E0" w14:textId="1F2BFB99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B89C40B" w14:textId="7DE776D5" w:rsidTr="007779C2">
        <w:trPr>
          <w:trHeight w:val="61"/>
        </w:trPr>
        <w:tc>
          <w:tcPr>
            <w:tcW w:w="139" w:type="pct"/>
            <w:vMerge/>
          </w:tcPr>
          <w:p w14:paraId="0C8DF72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D503D7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A528F9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C5C594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DD980B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C2C8FE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4986D9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6B07B2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B70ECA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633446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57D3910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A70D96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650D59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61E591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54CCE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EA47E3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678A84A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480FECD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5FE86D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088CF6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33C6CCE2" w14:textId="755FD620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3957A8B" w14:textId="6CAEBC1C" w:rsidTr="007779C2">
        <w:trPr>
          <w:trHeight w:val="61"/>
        </w:trPr>
        <w:tc>
          <w:tcPr>
            <w:tcW w:w="139" w:type="pct"/>
            <w:vMerge/>
          </w:tcPr>
          <w:p w14:paraId="3F3285C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04219F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2EA5B2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3B7421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86ED67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F26DEA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138D92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CEF8C4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CE4605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050FBC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DD85CD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06E392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F93B56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0A2423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BD270F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343EC9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0FD9818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64A018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028DBA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A7F601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06737F5A" w14:textId="78A676A4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64B1303" w14:textId="17E958DE" w:rsidTr="007779C2">
        <w:trPr>
          <w:trHeight w:val="220"/>
        </w:trPr>
        <w:tc>
          <w:tcPr>
            <w:tcW w:w="139" w:type="pct"/>
            <w:vMerge/>
          </w:tcPr>
          <w:p w14:paraId="588AECD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4AD568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8DDC2D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E87F89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15772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2E278F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546C87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7861E8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F4E070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F702CD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6D74649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54472D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DF7592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52346D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560951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5458DE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0861568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941EFE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19E6AB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570752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E0306D3" w14:textId="25227CDF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8611E87" w14:textId="0529C61D" w:rsidTr="007779C2">
        <w:trPr>
          <w:trHeight w:val="61"/>
        </w:trPr>
        <w:tc>
          <w:tcPr>
            <w:tcW w:w="139" w:type="pct"/>
            <w:vMerge/>
          </w:tcPr>
          <w:p w14:paraId="49253C9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493742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7DB041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83786C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53A0CC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F0A217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2B38C6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D1E3D1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C1A3D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5B9F0D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al and Child Health Aide</w:t>
            </w:r>
          </w:p>
        </w:tc>
        <w:tc>
          <w:tcPr>
            <w:tcW w:w="219" w:type="pct"/>
            <w:shd w:val="clear" w:color="auto" w:fill="auto"/>
            <w:hideMark/>
          </w:tcPr>
          <w:p w14:paraId="595A702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D8C89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3712EE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822173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EE22A2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57897A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0E5EA7F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605DFDA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0D8CA7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7DCB03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2EA20AF2" w14:textId="371D4443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AC807E9" w14:textId="198AB989" w:rsidTr="007779C2">
        <w:trPr>
          <w:trHeight w:val="61"/>
        </w:trPr>
        <w:tc>
          <w:tcPr>
            <w:tcW w:w="139" w:type="pct"/>
            <w:vMerge/>
          </w:tcPr>
          <w:p w14:paraId="60DCCDC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1CF0FA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F97602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D5017F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4B39B1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950DAA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DE02B3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BE6462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C1D2A7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5F3063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7741ACB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D8CC32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C285A3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3197A5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376782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2ED2E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027EC9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66AB131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C0793A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9B90A2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9FC8B84" w14:textId="78D0A297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BF14DEB" w14:textId="6881437B" w:rsidTr="007779C2">
        <w:trPr>
          <w:trHeight w:val="61"/>
        </w:trPr>
        <w:tc>
          <w:tcPr>
            <w:tcW w:w="139" w:type="pct"/>
            <w:vMerge/>
          </w:tcPr>
          <w:p w14:paraId="56E44BE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F401FE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A15A67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BA09F4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C0BB53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8340F4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03B841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6474A0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7EF1EE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B810DE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 Technician</w:t>
            </w:r>
          </w:p>
        </w:tc>
        <w:tc>
          <w:tcPr>
            <w:tcW w:w="219" w:type="pct"/>
            <w:shd w:val="clear" w:color="auto" w:fill="auto"/>
            <w:hideMark/>
          </w:tcPr>
          <w:p w14:paraId="40FE77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D2874B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413A83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12A18E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7095F1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D917F5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1CE4CB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26135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6555F8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43DA5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206C1B1" w14:textId="76FA7C67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ACE5C62" w14:textId="18416E62" w:rsidTr="007779C2">
        <w:trPr>
          <w:trHeight w:val="61"/>
        </w:trPr>
        <w:tc>
          <w:tcPr>
            <w:tcW w:w="139" w:type="pct"/>
            <w:vMerge/>
          </w:tcPr>
          <w:p w14:paraId="03470FA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83161D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983A14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9CF947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B7F410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BEE219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98BE1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645438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A3B83E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8401F2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Technician</w:t>
            </w:r>
          </w:p>
        </w:tc>
        <w:tc>
          <w:tcPr>
            <w:tcW w:w="219" w:type="pct"/>
            <w:shd w:val="clear" w:color="auto" w:fill="auto"/>
            <w:hideMark/>
          </w:tcPr>
          <w:p w14:paraId="7EF87DD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DFFF34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F23B1C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768A6E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4D7534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3A23AC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31B5034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084AF2A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E4B342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61B927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134593B" w14:textId="02837DDF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16EDDE7" w14:textId="704FE5AD" w:rsidTr="007779C2">
        <w:trPr>
          <w:trHeight w:val="440"/>
        </w:trPr>
        <w:tc>
          <w:tcPr>
            <w:tcW w:w="139" w:type="pct"/>
            <w:vMerge/>
          </w:tcPr>
          <w:p w14:paraId="69BAF92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4F67B4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EE35E2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39EF8F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4C1376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3773BF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043580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293F4D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1245A6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AAC43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5D9382A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F086C8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139514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EF0454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29F3E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21BEB4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241DB24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24C7DA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B7D78E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793F01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42B155C" w14:textId="098090A2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66AB7FC" w14:textId="43DF3979" w:rsidTr="007779C2">
        <w:trPr>
          <w:trHeight w:val="216"/>
        </w:trPr>
        <w:tc>
          <w:tcPr>
            <w:tcW w:w="139" w:type="pct"/>
            <w:vMerge/>
          </w:tcPr>
          <w:p w14:paraId="6543B33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13E5B8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04B40F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208DA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8BA754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432A0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554866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6B5033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94A5BF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4B6983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6BF9C05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754549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93F263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6A9C64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A28516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7C7E4D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3AA3C33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3784A8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748390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8BFF01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5ACA2A2" w14:textId="2439484F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80F5DA1" w14:textId="2AE80C3A" w:rsidTr="007779C2">
        <w:trPr>
          <w:trHeight w:val="61"/>
        </w:trPr>
        <w:tc>
          <w:tcPr>
            <w:tcW w:w="139" w:type="pct"/>
            <w:vMerge/>
          </w:tcPr>
          <w:p w14:paraId="272134A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FED0EE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460BA6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DB29F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BE636A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39CAC46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iger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32DCD42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5CC3628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y and 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EA80C7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FF3243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Health Extension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4DC257C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33AD834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291C71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D8F426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BF23D3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723F0E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68DD9A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86B86D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01FCC3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EE9BD4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2329CBB6" w14:textId="4497C4AC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AE66C9E" w14:textId="1578D944" w:rsidTr="007779C2">
        <w:trPr>
          <w:trHeight w:val="220"/>
        </w:trPr>
        <w:tc>
          <w:tcPr>
            <w:tcW w:w="139" w:type="pct"/>
            <w:vMerge/>
          </w:tcPr>
          <w:p w14:paraId="4087C7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40117D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8FB81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3A787C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D11864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45A5F7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A0C244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ED79FE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11EA6B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FEF1BC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7309F5A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021659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C429FE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2FC4EA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4626DA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F158BB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489DC27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673A716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81C4C6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0AC3E8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5833B881" w14:textId="0D60DE1B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61A716F" w14:textId="533A0C8C" w:rsidTr="007779C2">
        <w:trPr>
          <w:trHeight w:val="218"/>
        </w:trPr>
        <w:tc>
          <w:tcPr>
            <w:tcW w:w="139" w:type="pct"/>
            <w:vMerge/>
          </w:tcPr>
          <w:p w14:paraId="24E1EB7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A1372E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72CAC2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7D4A3D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39E42E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978683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B42BB7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A1F2BA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8DBB5D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FDC983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Junior Community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tlh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Extension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1CC8EB1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62EEF0F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3A0503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831FED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10A1BB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BD598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3C4AB3F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8E5E0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5D0E86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A6F97A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75002EF9" w14:textId="583564E9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27907D5" w14:textId="2316F7AD" w:rsidTr="007779C2">
        <w:trPr>
          <w:trHeight w:val="61"/>
        </w:trPr>
        <w:tc>
          <w:tcPr>
            <w:tcW w:w="139" w:type="pct"/>
            <w:vMerge/>
          </w:tcPr>
          <w:p w14:paraId="5F7E81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34CEE5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9608B5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7CEA5F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DC16C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06EB1D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1AA7E8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4C48B4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3212B1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A7FFA7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6AB75AA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71E7D5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7BB019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C38E44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D9A839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BB7CF4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6597242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2525B0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C7A451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9B8D2B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3286D02" w14:textId="136D13D7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43DC95E" w14:textId="00EAB24F" w:rsidTr="007779C2">
        <w:trPr>
          <w:trHeight w:val="61"/>
        </w:trPr>
        <w:tc>
          <w:tcPr>
            <w:tcW w:w="139" w:type="pct"/>
            <w:vMerge/>
          </w:tcPr>
          <w:p w14:paraId="182E3D3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0EE26D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B55D09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630F93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FD4A4B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BBEF6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80A965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936E16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972C73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350B6A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A7B4D2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74BA5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C065E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B6DAC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981EEB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8B003F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73946BD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FF962B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D4D7B1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079304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6C7263D" w14:textId="5A9EE6BC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21CB750" w14:textId="6112CC13" w:rsidTr="007779C2">
        <w:trPr>
          <w:trHeight w:val="61"/>
        </w:trPr>
        <w:tc>
          <w:tcPr>
            <w:tcW w:w="139" w:type="pct"/>
            <w:vMerge/>
          </w:tcPr>
          <w:p w14:paraId="7162F01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BA287F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547CDB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EAB2F4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842B70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2744C6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2A3E27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4348B6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ED5F9B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1DAAE6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D60E6E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987FF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16445F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EDD5BA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D126C6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6D5E85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773E1BA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24B8BB2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DF0920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11EB54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92BD902" w14:textId="1D06AD04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26AFBAC" w14:textId="1230EEFB" w:rsidTr="007779C2">
        <w:trPr>
          <w:trHeight w:val="61"/>
        </w:trPr>
        <w:tc>
          <w:tcPr>
            <w:tcW w:w="139" w:type="pct"/>
            <w:vMerge/>
          </w:tcPr>
          <w:p w14:paraId="62B1482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62A2D6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B1CA07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44492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5BEBF5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01BE721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ierra Leone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022C03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6D92C83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y and 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318E43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CF6C66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0226236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C28F2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9FC0CA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57EF12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1F6251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AFADE1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0528062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6B80FDA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E90CB2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3CFB54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A4CD112" w14:textId="24282974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B70EAD9" w14:textId="6FFDA116" w:rsidTr="007779C2">
        <w:trPr>
          <w:trHeight w:val="61"/>
        </w:trPr>
        <w:tc>
          <w:tcPr>
            <w:tcW w:w="139" w:type="pct"/>
            <w:vMerge/>
          </w:tcPr>
          <w:p w14:paraId="0D45F83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050EE4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BD2543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EF598D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EF49E2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963632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4DECE9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2A85C6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FECFA2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145D99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FB8D5B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0EB83E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62F23A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976CFF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E15604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51BF91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7D30752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470BF63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0F0B48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D4998A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7019CB71" w14:textId="33CB070E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73B365B" w14:textId="289E9108" w:rsidTr="007779C2">
        <w:trPr>
          <w:trHeight w:val="61"/>
        </w:trPr>
        <w:tc>
          <w:tcPr>
            <w:tcW w:w="139" w:type="pct"/>
            <w:vMerge/>
          </w:tcPr>
          <w:p w14:paraId="25EE4D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222792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F8DF5C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41B9B4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21FE80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D151F1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E56D1B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3B8CFF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41034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CA94BA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05C7643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D5B534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3970D2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4E0981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7386F8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B1C0DA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E437CB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E13ED7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D89D38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B84F86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62EB7CC" w14:textId="0EDA7B9B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B23D377" w14:textId="294DE96C" w:rsidTr="007A05D3">
        <w:trPr>
          <w:trHeight w:val="61"/>
        </w:trPr>
        <w:tc>
          <w:tcPr>
            <w:tcW w:w="139" w:type="pct"/>
            <w:vMerge/>
          </w:tcPr>
          <w:p w14:paraId="25A102D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CF704B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B7DB28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037E1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ABFC10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95CDEF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AE2972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1CC87F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E8899F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987A26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al and Child Health Aide</w:t>
            </w:r>
          </w:p>
        </w:tc>
        <w:tc>
          <w:tcPr>
            <w:tcW w:w="219" w:type="pct"/>
            <w:shd w:val="clear" w:color="auto" w:fill="auto"/>
            <w:hideMark/>
          </w:tcPr>
          <w:p w14:paraId="736D0A3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o consensus </w:t>
            </w:r>
          </w:p>
        </w:tc>
        <w:tc>
          <w:tcPr>
            <w:tcW w:w="184" w:type="pct"/>
            <w:shd w:val="clear" w:color="auto" w:fill="auto"/>
            <w:hideMark/>
          </w:tcPr>
          <w:p w14:paraId="392D31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5DA69E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71D332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641665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6010B5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711C4D8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65D8620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9369DB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F4D14C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2D00A5AF" w14:textId="6EC4A2C7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861DA2A" w14:textId="0CE0EF10" w:rsidTr="007779C2">
        <w:trPr>
          <w:trHeight w:val="61"/>
        </w:trPr>
        <w:tc>
          <w:tcPr>
            <w:tcW w:w="139" w:type="pct"/>
            <w:vMerge/>
          </w:tcPr>
          <w:p w14:paraId="387451B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17009B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2316D5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D3CCE3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0BF05F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B55B31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1C487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B7DA8C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EC1D1A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C96012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01B772E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5BF45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5C72FB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57DCC0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608245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1681A7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51CC2BC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20B88EB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347F45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A76BDF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C3FED0A" w14:textId="08A59259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386F8CD" w14:textId="2B756343" w:rsidTr="007779C2">
        <w:trPr>
          <w:trHeight w:val="61"/>
        </w:trPr>
        <w:tc>
          <w:tcPr>
            <w:tcW w:w="139" w:type="pct"/>
            <w:vMerge/>
          </w:tcPr>
          <w:p w14:paraId="7CFB2A4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A92391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6A509E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4791DD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57A627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31FA91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0A6FD5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151197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F49D8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EF20F9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74CD56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9A4413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D67930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9816E6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574677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DB20D1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22ADAC9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BC2BFE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9499AD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7C74AA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516DD7E2" w14:textId="52EC2318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78690CA" w14:textId="7DFFCB12" w:rsidTr="007779C2">
        <w:trPr>
          <w:trHeight w:val="61"/>
        </w:trPr>
        <w:tc>
          <w:tcPr>
            <w:tcW w:w="139" w:type="pct"/>
            <w:vMerge/>
          </w:tcPr>
          <w:p w14:paraId="7C03A30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292BD4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274365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F568B5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62D591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4C0576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1E6925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587FD3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D0A5EB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1E007E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A9C84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19DDDC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051B07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8EC858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4CAC97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29FDEB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0A30EE9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23CC9B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112CB7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915771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591E66CD" w14:textId="480B237D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111EDEF" w14:textId="7E5AAAA6" w:rsidTr="007779C2">
        <w:trPr>
          <w:trHeight w:val="61"/>
        </w:trPr>
        <w:tc>
          <w:tcPr>
            <w:tcW w:w="139" w:type="pct"/>
            <w:vMerge/>
          </w:tcPr>
          <w:p w14:paraId="206D4A4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BC78F2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1CB098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5397BB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94D4A5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528F0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E8DE86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519B4C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638E56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FC643B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te Enrolled Community Health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54218BE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60088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D88A02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D73E3C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1F7638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AB1F81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4887D0E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D66883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183517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5D9D6C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77519CE2" w14:textId="6E5D4F18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4FA9CF0" w14:textId="10FC909A" w:rsidTr="007779C2">
        <w:trPr>
          <w:trHeight w:val="61"/>
        </w:trPr>
        <w:tc>
          <w:tcPr>
            <w:tcW w:w="139" w:type="pct"/>
            <w:vMerge/>
          </w:tcPr>
          <w:p w14:paraId="17E1B40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8C4CD6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108712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BE98BA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9A079F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2C74A86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al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126DCB9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19292F7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y and 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C0E8B2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4FCFD0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6883052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 consensus</w:t>
            </w:r>
          </w:p>
        </w:tc>
        <w:tc>
          <w:tcPr>
            <w:tcW w:w="184" w:type="pct"/>
            <w:shd w:val="clear" w:color="auto" w:fill="auto"/>
            <w:hideMark/>
          </w:tcPr>
          <w:p w14:paraId="0569715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92D53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AF9454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7E26AC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427863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B5607F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E7B4F2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B97E07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C8AD42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44441938" w14:textId="0CB04003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7794788" w14:textId="038858CE" w:rsidTr="007779C2">
        <w:trPr>
          <w:trHeight w:val="61"/>
        </w:trPr>
        <w:tc>
          <w:tcPr>
            <w:tcW w:w="139" w:type="pct"/>
            <w:vMerge/>
          </w:tcPr>
          <w:p w14:paraId="5D636DD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A78C17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5A2EA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60D8B9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0B06A8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AF2CA7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F4E8EA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3C3587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8257E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17CB4C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48307AD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6E501D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A8555E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83C3D0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9FD25E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FA4074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62B7178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250DE0B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071D9E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AC1CA4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0C39A0D" w14:textId="609462F8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98DD58E" w14:textId="0AF99594" w:rsidTr="007779C2">
        <w:trPr>
          <w:trHeight w:val="61"/>
        </w:trPr>
        <w:tc>
          <w:tcPr>
            <w:tcW w:w="139" w:type="pct"/>
            <w:vMerge/>
          </w:tcPr>
          <w:p w14:paraId="52B9E20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0220F0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5A72E2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9A240E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0A069F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50EA56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DEBB3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6592FE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690211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25142B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27979D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944F82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5F0434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D5228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3F8EB0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F5D712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0ECA46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0108F0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F111CE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E8FB13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3EC12BA" w14:textId="37A5A08E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5DB5329" w14:textId="329739BF" w:rsidTr="007779C2">
        <w:trPr>
          <w:trHeight w:val="61"/>
        </w:trPr>
        <w:tc>
          <w:tcPr>
            <w:tcW w:w="139" w:type="pct"/>
            <w:vMerge/>
          </w:tcPr>
          <w:p w14:paraId="6146953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BD7E0C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3D8400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A1C92A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531CE4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2C4596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1A7BBA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AD70F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769293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85FAF8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39DD818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1BE9CF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8996F4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14FAB3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867A64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B62A5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4271F8E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966A4B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1CAB2E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83F779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E8F157F" w14:textId="680D46F8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3DE3850" w14:textId="0238A36C" w:rsidTr="007779C2">
        <w:trPr>
          <w:trHeight w:val="61"/>
        </w:trPr>
        <w:tc>
          <w:tcPr>
            <w:tcW w:w="139" w:type="pct"/>
            <w:vMerge/>
          </w:tcPr>
          <w:p w14:paraId="7A12496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A96B17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223BD6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025428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076EF1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DBE42D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716AF2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C4B74B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5C8833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85FAC4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 Technician</w:t>
            </w:r>
          </w:p>
        </w:tc>
        <w:tc>
          <w:tcPr>
            <w:tcW w:w="219" w:type="pct"/>
            <w:shd w:val="clear" w:color="auto" w:fill="auto"/>
            <w:hideMark/>
          </w:tcPr>
          <w:p w14:paraId="0961EA7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C6C2DF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D2B738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6FC015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CCC7E1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C0EDCC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31397C2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055C387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DEFCAD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3461D4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51E22A7E" w14:textId="60687AB3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7F6A395" w14:textId="6C850FD2" w:rsidTr="007779C2">
        <w:trPr>
          <w:trHeight w:val="61"/>
        </w:trPr>
        <w:tc>
          <w:tcPr>
            <w:tcW w:w="139" w:type="pct"/>
            <w:vMerge/>
          </w:tcPr>
          <w:p w14:paraId="1F2310C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F47999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8DBA33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D10AC9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3BA57F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ECCF47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7CB8EB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72EC44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82C512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7310C1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4FA9DBE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265BE9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44DEEB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CCAC07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9473A2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C8DB8B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43F4FFB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9027C7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F6D1C5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7E6451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7BCD949" w14:textId="2338005E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527B259" w14:textId="32E891DF" w:rsidTr="007779C2">
        <w:trPr>
          <w:trHeight w:val="61"/>
        </w:trPr>
        <w:tc>
          <w:tcPr>
            <w:tcW w:w="139" w:type="pct"/>
            <w:vMerge/>
          </w:tcPr>
          <w:p w14:paraId="2BEE659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3BB4EB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3C83AB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381762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89E201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540EF9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7351FC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C118CB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84FCD0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87A48A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General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664151A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2E7707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3D1EFB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7E6877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1E7B25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0B2038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383E544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A33C01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E5C46A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51080B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F30F560" w14:textId="3672D9BC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5DA4F40" w14:textId="344223CA" w:rsidTr="007779C2">
        <w:trPr>
          <w:trHeight w:val="61"/>
        </w:trPr>
        <w:tc>
          <w:tcPr>
            <w:tcW w:w="139" w:type="pct"/>
            <w:vMerge/>
          </w:tcPr>
          <w:p w14:paraId="2EF1B22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94CA0B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BBE73C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46D922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A8DE19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013AFB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E48440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567F21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FBEC23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42D360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57EB56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90160B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4E75C5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ACD462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008040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E8F688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0EAA7AD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3D370B3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3B6A5B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0FFF15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863D3E6" w14:textId="6F17D4FD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29F4A30" w14:textId="58C4FE63" w:rsidTr="007779C2">
        <w:trPr>
          <w:trHeight w:val="61"/>
        </w:trPr>
        <w:tc>
          <w:tcPr>
            <w:tcW w:w="139" w:type="pct"/>
            <w:vMerge/>
          </w:tcPr>
          <w:p w14:paraId="631F306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E8FC2D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C31B40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9D3494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9AFFEF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3FD61EF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nited Republic of Tanzan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146E57D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682C03A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y and 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7B9615B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47CC99E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ssistant 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0F37F26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05C27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A62372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4EB8F7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BEAB09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584DF0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56CF16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5F75B86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231671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C4DE03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18600205" w14:textId="0052E9FF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904284F" w14:textId="363A3C6E" w:rsidTr="007779C2">
        <w:trPr>
          <w:trHeight w:val="61"/>
        </w:trPr>
        <w:tc>
          <w:tcPr>
            <w:tcW w:w="139" w:type="pct"/>
            <w:vMerge/>
          </w:tcPr>
          <w:p w14:paraId="43EDF3D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AB1831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6FEAB0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2F2E7D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BB49F2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B49C38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7DDF1C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890FE7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D7EE44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808A22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ssistant 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2E429A8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C2DE78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8182DB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29F83A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C89746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043872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69A5E1F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BDB0DD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DAD9DC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88BDF5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32D0DCB" w14:textId="07E78753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B1AA9F8" w14:textId="227709AD" w:rsidTr="007779C2">
        <w:trPr>
          <w:trHeight w:val="61"/>
        </w:trPr>
        <w:tc>
          <w:tcPr>
            <w:tcW w:w="139" w:type="pct"/>
            <w:vMerge/>
          </w:tcPr>
          <w:p w14:paraId="6F8B236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7DA3C4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A472E1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7BECD1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DCFBF4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5EAF12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132022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689EA6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3F2A06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DFF61B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2955417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6BE2A3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86700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294FED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900B12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A99108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D1C632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351409D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CCB161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61B29A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BBAFF19" w14:textId="583F2AA8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87AD420" w14:textId="5FD94656" w:rsidTr="007779C2">
        <w:trPr>
          <w:trHeight w:val="61"/>
        </w:trPr>
        <w:tc>
          <w:tcPr>
            <w:tcW w:w="139" w:type="pct"/>
            <w:vMerge/>
          </w:tcPr>
          <w:p w14:paraId="18F7339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E82C69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A08E15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1BAEFE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B92241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07F88E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7B3099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A8498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BE54AA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66EC6E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12D0A57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969A11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45528A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20449F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997037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16BD70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3125CE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279DBC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7F1C32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0D78E4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D6C2C6E" w14:textId="0A545D65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C9D4096" w14:textId="29F153F9" w:rsidTr="007779C2">
        <w:trPr>
          <w:trHeight w:val="61"/>
        </w:trPr>
        <w:tc>
          <w:tcPr>
            <w:tcW w:w="139" w:type="pct"/>
            <w:vMerge/>
          </w:tcPr>
          <w:p w14:paraId="0B28934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EA7322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F3D06A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335C6E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11C84A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E18DFD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B51172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0F1E76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B46D85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7E5985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5E11C6E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B0947F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E1AAEB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0AD702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8B57C6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572B0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5BFBF85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6C7381D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649EE1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D3F333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A2F5365" w14:textId="618FA53C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71FA812" w14:textId="749F1EA8" w:rsidTr="007779C2">
        <w:trPr>
          <w:trHeight w:val="61"/>
        </w:trPr>
        <w:tc>
          <w:tcPr>
            <w:tcW w:w="139" w:type="pct"/>
            <w:vMerge/>
          </w:tcPr>
          <w:p w14:paraId="37C3B8E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A99138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D8E7F2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EAFD61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AB5775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EB1156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A8F22D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037F60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DE5802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871E7F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14DD482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8269E7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C9A3D4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42EBF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07F814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68FF1D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6B3D858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3239076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0DECA0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DF9117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768127D" w14:textId="5EC2DBD1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C5D7560" w14:textId="0E99F7D7" w:rsidTr="007779C2">
        <w:trPr>
          <w:trHeight w:val="61"/>
        </w:trPr>
        <w:tc>
          <w:tcPr>
            <w:tcW w:w="139" w:type="pct"/>
            <w:vMerge/>
          </w:tcPr>
          <w:p w14:paraId="047F89F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BDC90E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7AF2B3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61A5D5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C7A88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3D73AC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2F8003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F2E640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1C1278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A1659F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al and Child Health Aide</w:t>
            </w:r>
          </w:p>
        </w:tc>
        <w:tc>
          <w:tcPr>
            <w:tcW w:w="219" w:type="pct"/>
            <w:shd w:val="clear" w:color="auto" w:fill="auto"/>
            <w:hideMark/>
          </w:tcPr>
          <w:p w14:paraId="7685E5C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9CC984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8FA89E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E88250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80232E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768615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6A6B767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37AC729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DB60AD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BCB96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43C5AFF3" w14:textId="7477C5C7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CB77015" w14:textId="11FBC3A3" w:rsidTr="007779C2">
        <w:trPr>
          <w:trHeight w:val="61"/>
        </w:trPr>
        <w:tc>
          <w:tcPr>
            <w:tcW w:w="139" w:type="pct"/>
            <w:vMerge/>
          </w:tcPr>
          <w:p w14:paraId="386CBF3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EF064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74EE25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84F2C3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060A57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6B9358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A48423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120B8E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F61707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824988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3EFCC40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1F8BE2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EA3727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F6B6E6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777BCE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7971FC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0BAA9C6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2B3F4BC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64BC14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342976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028D0D33" w14:textId="31EB4FDE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758CA58" w14:textId="78400DDA" w:rsidTr="007779C2">
        <w:trPr>
          <w:trHeight w:val="61"/>
        </w:trPr>
        <w:tc>
          <w:tcPr>
            <w:tcW w:w="139" w:type="pct"/>
            <w:vMerge/>
          </w:tcPr>
          <w:p w14:paraId="2453C6C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CFD583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E2D4DD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B0FABC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33E1BD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0BE7DB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6EAA0E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22B0D8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8B24DC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B5DC5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177EBC4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 consensus</w:t>
            </w:r>
          </w:p>
        </w:tc>
        <w:tc>
          <w:tcPr>
            <w:tcW w:w="184" w:type="pct"/>
            <w:shd w:val="clear" w:color="auto" w:fill="auto"/>
            <w:hideMark/>
          </w:tcPr>
          <w:p w14:paraId="740A164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205B93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09F9D4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6621B1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CB5265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C8C457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2C520E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306BCC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484024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C606A78" w14:textId="2B63B2C5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BA9ACA2" w14:textId="29E15B55" w:rsidTr="007779C2">
        <w:trPr>
          <w:trHeight w:val="61"/>
        </w:trPr>
        <w:tc>
          <w:tcPr>
            <w:tcW w:w="139" w:type="pct"/>
            <w:vMerge/>
          </w:tcPr>
          <w:p w14:paraId="1457564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596BAF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2904EC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52B24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327E88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D10994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0D4F38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48FB83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89A1F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BB524C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F50509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72F8A9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5E49A5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E030E5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64A2C0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687A4C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0CC9C59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33ADA3B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76DB0D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626056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5798845" w14:textId="2ACDEF1B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7C45A26" w14:textId="626DA857" w:rsidTr="007779C2">
        <w:trPr>
          <w:trHeight w:val="61"/>
        </w:trPr>
        <w:tc>
          <w:tcPr>
            <w:tcW w:w="139" w:type="pct"/>
            <w:vMerge/>
          </w:tcPr>
          <w:p w14:paraId="6750C4D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09CBEB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84DD61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D1BE9A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2DEB02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4419EE1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Zimbabwe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31CFBB3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094E75D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y and 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 xml:space="preserve">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20C784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 xml:space="preserve">Rural and 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36FF3B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08E5BA3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02526F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C55D0C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336B7A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5309AA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4AA8EE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4E3811C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580EB01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68585E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B6E767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3DFF350" w14:textId="395AB9D9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845DD6F" w14:textId="61861881" w:rsidTr="007779C2">
        <w:trPr>
          <w:trHeight w:val="61"/>
        </w:trPr>
        <w:tc>
          <w:tcPr>
            <w:tcW w:w="139" w:type="pct"/>
            <w:vMerge/>
          </w:tcPr>
          <w:p w14:paraId="32C33B3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6C4B8C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3F087E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D9B515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A8C199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BBED5D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31DF84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FCAF3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7EA179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A98822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77C6F5B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6CCCFD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A4D14B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A2156A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C05FCC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CBFAD1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4060582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4B2268E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21EF0C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8080F7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06701E6" w14:textId="689887E8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B9C0333" w14:textId="3AC0CA1E" w:rsidTr="007779C2">
        <w:trPr>
          <w:trHeight w:val="61"/>
        </w:trPr>
        <w:tc>
          <w:tcPr>
            <w:tcW w:w="139" w:type="pct"/>
            <w:vMerge/>
          </w:tcPr>
          <w:p w14:paraId="5B4CEBA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0FA2B7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861F8A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18CEDA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68597A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E17AAC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D0038B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C8D825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BCD981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94FD64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56DC900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68D35E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259B9F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73FBA1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2D2757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EF06AA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0837A8F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5A5AA71C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2C9B5A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F4B021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116BA97" w14:textId="3EA2B376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70F0A31" w14:textId="3000F698" w:rsidTr="007779C2">
        <w:trPr>
          <w:trHeight w:val="61"/>
        </w:trPr>
        <w:tc>
          <w:tcPr>
            <w:tcW w:w="139" w:type="pct"/>
            <w:vMerge/>
          </w:tcPr>
          <w:p w14:paraId="1B33831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238A86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2A04C5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A9E24F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FFCCC6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03A7FD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F47D8E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2585E9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332D1C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FA78FB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General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6A417569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C423FB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4944CD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855A96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950BC9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95EF2F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1A9B19D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4B3A099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C8FD01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42DAB3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3000E07D" w14:textId="02CB8A17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9CD229B" w14:textId="2CB0E8E3" w:rsidTr="007779C2">
        <w:trPr>
          <w:trHeight w:val="61"/>
        </w:trPr>
        <w:tc>
          <w:tcPr>
            <w:tcW w:w="139" w:type="pct"/>
            <w:vMerge/>
          </w:tcPr>
          <w:p w14:paraId="4706DB2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D117F5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34E29B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8A2D227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965145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5CAE05E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30E52E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78F898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89C454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E19AB7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9D336A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6E3FF9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3D0AE0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7B2080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3EAF68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80111F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6C1AA73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558DC03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A13287D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C05139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9E31F43" w14:textId="557D4E20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896E723" w14:textId="39331C2A" w:rsidTr="007779C2">
        <w:trPr>
          <w:trHeight w:val="61"/>
        </w:trPr>
        <w:tc>
          <w:tcPr>
            <w:tcW w:w="139" w:type="pct"/>
            <w:vMerge/>
          </w:tcPr>
          <w:p w14:paraId="0DB5683B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36C63B3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039695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58B525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CE20FA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77F1071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0A6C7A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945E3DF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943E78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D1640A0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te Certifi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9B9E30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B47B0DA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8587A3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555030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961A065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1532AC4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E9C868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45E0F2E2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1D290C8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60929D6" w14:textId="77777777" w:rsidR="007779C2" w:rsidRPr="007779C2" w:rsidRDefault="007779C2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8CC5464" w14:textId="432AFD31" w:rsidR="007779C2" w:rsidRPr="007779C2" w:rsidRDefault="007779C2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9E96CFC" w14:textId="51CE7810" w:rsidTr="007779C2">
        <w:trPr>
          <w:trHeight w:val="440"/>
        </w:trPr>
        <w:tc>
          <w:tcPr>
            <w:tcW w:w="139" w:type="pct"/>
            <w:vMerge w:val="restart"/>
          </w:tcPr>
          <w:p w14:paraId="202DEEE0" w14:textId="64C8551C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Adegoke&lt;/Author&gt;&lt;Year&gt;2013&lt;/Year&gt;&lt;RecNum&gt;965&lt;/RecNum&gt;&lt;DisplayText&gt;[2]&lt;/DisplayText&gt;&lt;record&gt;&lt;rec-number&gt;965&lt;/rec-number&gt;&lt;foreign-keys&gt;&lt;key app="EN" db-id="x0rf229d5ax0z5e50ee50zdsatw52txtrxvw" timestamp="1533606871"&gt;965&lt;/key&gt;&lt;/foreign-keys&gt;&lt;ref-type name="Journal Article"&gt;17&lt;/ref-type&gt;&lt;contributors&gt;&lt;authors&gt;&lt;author&gt;Adegoke, Adetoro A.;Campbell, Malcolm;Ogundeji, Martins O.;Lawoyin, Taiwo;Thomson, Ann M.&lt;/author&gt;&lt;/authors&gt;&lt;/contributors&gt;&lt;titles&gt;&lt;title&gt;Place of birth or place of death: An evaluation of 1139 maternal deaths in Nigeria&lt;/title&gt;&lt;secondary-title&gt;Midwifery&lt;/secondary-title&gt;&lt;/titles&gt;&lt;periodical&gt;&lt;full-title&gt;Midwifery&lt;/full-title&gt;&lt;/periodical&gt;&lt;pages&gt;e115-21 1p&lt;/pages&gt;&lt;volume&gt;29&lt;/volume&gt;&lt;number&gt;11&lt;/number&gt;&lt;dates&gt;&lt;year&gt;2013&lt;/year&gt;&lt;/dates&gt;&lt;pub-location&gt;Philadelphia, Pennsylvania&lt;/pub-location&gt;&lt;publisher&gt;Elsevier Inc.&lt;/publisher&gt;&lt;accession-num&gt;104143821. Language: English. Entry Date: 20131029. Revision Date: 20150819. Publication Type: Journal Article&lt;/accession-num&gt;&lt;urls&gt;&lt;related-urls&gt;&lt;url&gt;http://ezproxy.lib.ucalgary.ca/login?url=http://search.ebscohost.com/login.aspx?direct=true&amp;amp;db=rzh&amp;amp;AN=104143821&amp;amp;site=ehost-live; http://www.midwiferyjournal.com/article/S0266-6138(12)00227-6/abstract;http://ac.els-cdn.com/S0266613812002276/1-s2.0-S0266613812002276-main.pdf?_tid=76c7748c-96d8-11e6-a0f0-00000aacb360&amp;amp;acdnat=1476976893_3ef6f192eb1dd10c37f4184f248324fc&lt;/url&gt;&lt;/related-urls&gt;&lt;/urls&gt;&lt;electronic-resource-num&gt;10.1016/j.midw.2012.11.018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1D31D3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degoke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1B9D03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719DC5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CAB25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5CD565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iger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019E76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tes (n=3) in Northern Nigeria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72F45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Clinic and 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B7D60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3F4D0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Health Extension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61F4A3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1315E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E0C28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36AD3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3BC0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5D51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E0E47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4DE57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0CEF6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EDE1C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8E0E1D7" w14:textId="634009E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74CBEE9F" w14:textId="6644E1C0" w:rsidTr="007A05D3">
        <w:trPr>
          <w:trHeight w:val="108"/>
        </w:trPr>
        <w:tc>
          <w:tcPr>
            <w:tcW w:w="139" w:type="pct"/>
            <w:vMerge/>
          </w:tcPr>
          <w:p w14:paraId="6B06E1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204EE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244FE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BF568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0AA64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3D13C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D016E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B0337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5727C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412EF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Junior Community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tlh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Extension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757795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7A630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DAA7C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6B30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B2605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CA9FC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03D7B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1B806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DFAD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F12F1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B956B46" w14:textId="2AC9D41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73EE1FB3" w14:textId="2E41452E" w:rsidTr="007A05D3">
        <w:trPr>
          <w:trHeight w:val="85"/>
        </w:trPr>
        <w:tc>
          <w:tcPr>
            <w:tcW w:w="139" w:type="pct"/>
            <w:vMerge/>
          </w:tcPr>
          <w:p w14:paraId="4E8E3A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170D4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09B03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5CF0C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3164A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932C4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BAF92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98158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22477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C14F5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B2581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8F52D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0E4EB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93168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779E9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B0168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01177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9201E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04165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7DE3D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907CD28" w14:textId="1BDA4E0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3 years training</w:t>
            </w:r>
          </w:p>
        </w:tc>
      </w:tr>
      <w:tr w:rsidR="007779C2" w:rsidRPr="007779C2" w14:paraId="1770F312" w14:textId="5B562A08" w:rsidTr="007779C2">
        <w:trPr>
          <w:trHeight w:val="220"/>
        </w:trPr>
        <w:tc>
          <w:tcPr>
            <w:tcW w:w="139" w:type="pct"/>
            <w:vMerge/>
          </w:tcPr>
          <w:p w14:paraId="1142FF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2490E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7C7DD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98A4E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9F613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049BB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7AFB7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B2542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F8586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07EB3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7C4D2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4D440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DC4B4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E591F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1565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BF1AD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1A43A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45F7C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285F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DEBBA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3975F15" w14:textId="20F0039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3 years training</w:t>
            </w:r>
          </w:p>
        </w:tc>
      </w:tr>
      <w:tr w:rsidR="007779C2" w:rsidRPr="007779C2" w14:paraId="63DE51D0" w14:textId="31276ADE" w:rsidTr="007779C2">
        <w:trPr>
          <w:trHeight w:val="440"/>
        </w:trPr>
        <w:tc>
          <w:tcPr>
            <w:tcW w:w="139" w:type="pct"/>
            <w:vMerge w:val="restart"/>
          </w:tcPr>
          <w:p w14:paraId="6329C2BE" w14:textId="183FEFF3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Anderson&lt;/Author&gt;&lt;Year&gt;2014&lt;/Year&gt;&lt;RecNum&gt;1171&lt;/RecNum&gt;&lt;DisplayText&gt;[3]&lt;/DisplayText&gt;&lt;record&gt;&lt;rec-number&gt;1171&lt;/rec-number&gt;&lt;foreign-keys&gt;&lt;key app="EN" db-id="x0rf229d5ax0z5e50ee50zdsatw52txtrxvw" timestamp="1533606873"&gt;1171&lt;/key&gt;&lt;/foreign-keys&gt;&lt;ref-type name="Journal Article"&gt;17&lt;/ref-type&gt;&lt;contributors&gt;&lt;authors&gt;&lt;author&gt;Anderson, Frank W. J.;Obed, Samuel A.;Boothman, Erika L.;Opare-Ado, Henry&lt;/author&gt;&lt;/authors&gt;&lt;/contributors&gt;&lt;titles&gt;&lt;title&gt;The Public Health Impact of Training Physicians to Become Obstetricians and Gynecologists in Ghana&lt;/title&gt;&lt;secondary-title&gt;American Journal of Public Health&lt;/secondary-title&gt;&lt;/titles&gt;&lt;periodical&gt;&lt;full-title&gt;American Journal of Public Health&lt;/full-title&gt;&lt;/periodical&gt;&lt;pages&gt;S159-65 1p&lt;/pages&gt;&lt;volume&gt;104&lt;/volume&gt;&lt;number&gt;S1&lt;/number&gt;&lt;dates&gt;&lt;year&gt;2014&lt;/year&gt;&lt;/dates&gt;&lt;pub-location&gt;Washington, District of Columbia&lt;/pub-location&gt;&lt;publisher&gt;American Public Health Association&lt;/publisher&gt;&lt;accession-num&gt;104007941. Language: English. Entry Date: 20140124. Revision Date: 20150710. Publication Type: Journal Article&lt;/accession-num&gt;&lt;urls&gt;&lt;related-urls&gt;&lt;url&gt;http://ezproxy.lib.ucalgary.ca/login?url=http://search.ebscohost.com/login.aspx?direct=true&amp;amp;db=rzh&amp;amp;AN=104007941&amp;amp;site=ehost-live;https://www-ncbi-nlm-nih-gov.ezproxy.lib.ucalgary.ca/pmc/articles/PMC4011108/pdf/AJPH.2013.301581.pdf&lt;/url&gt;&lt;/related-urls&gt;&lt;/urls&gt;&lt;electronic-resource-num&gt;10.2105/AJPH.2013.301581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5420DE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nderson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C094D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BE797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1989-2010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5EAB23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668FDC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han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380DDA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All eligible graduates from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hanian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university based certified OB/GYN postgraduate training programs (n=2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06817E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0DC45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D5BD1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1680E1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94E7E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3688E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D2F07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05124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3FEEF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63B84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456DE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3B499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283C3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03B9001" w14:textId="32C66F4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residency training</w:t>
            </w:r>
          </w:p>
        </w:tc>
      </w:tr>
      <w:tr w:rsidR="007779C2" w:rsidRPr="007779C2" w14:paraId="2E2692FE" w14:textId="18104989" w:rsidTr="007779C2">
        <w:trPr>
          <w:trHeight w:val="440"/>
        </w:trPr>
        <w:tc>
          <w:tcPr>
            <w:tcW w:w="139" w:type="pct"/>
            <w:vMerge/>
          </w:tcPr>
          <w:p w14:paraId="62F58A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0BF02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AC520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770EF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2A809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38EE5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BF45E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8D5D2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FC1B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BA847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21BB23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33F00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2F442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A033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D3E0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E473A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D9C09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635C9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883E0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63A1A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3E1D813" w14:textId="01A8C6B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residency training</w:t>
            </w:r>
          </w:p>
        </w:tc>
      </w:tr>
      <w:tr w:rsidR="007779C2" w:rsidRPr="007779C2" w14:paraId="4B7DEBC5" w14:textId="4A2B196F" w:rsidTr="007A05D3">
        <w:trPr>
          <w:trHeight w:val="61"/>
        </w:trPr>
        <w:tc>
          <w:tcPr>
            <w:tcW w:w="139" w:type="pct"/>
            <w:vMerge w:val="restart"/>
          </w:tcPr>
          <w:p w14:paraId="18E1DEFC" w14:textId="25B7BF64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Ariff&lt;/Author&gt;&lt;Year&gt;2010&lt;/Year&gt;&lt;RecNum&gt;1166&lt;/RecNum&gt;&lt;DisplayText&gt;[4]&lt;/DisplayText&gt;&lt;record&gt;&lt;rec-number&gt;1166&lt;/rec-number&gt;&lt;foreign-keys&gt;&lt;key app="EN" db-id="x0rf229d5ax0z5e50ee50zdsatw52txtrxvw" timestamp="1533606873"&gt;1166&lt;/key&gt;&lt;/foreign-keys&gt;&lt;ref-type name="Journal Article"&gt;17&lt;/ref-type&gt;&lt;contributors&gt;&lt;authors&gt;&lt;author&gt;Ariff, Shabina;Soofi, Sajid B.;Sadiq, Kamran;Feroze, Asher B.;Khan, Shuaib;Jafarey, Sadiqua N.;Ali, Nabeela;Bhutta, Zulfiqar A.&lt;/author&gt;&lt;/authors&gt;&lt;/contributors&gt;&lt;titles&gt;&lt;title&gt;Evaluation of health workforce competence in maternal and neonatal issues in public health sector of Pakistan: an Assessment of their training needs&lt;/title&gt;&lt;secondary-title&gt;BMC Health Services Research&lt;/secondary-title&gt;&lt;/titles&gt;&lt;periodical&gt;&lt;full-title&gt;BMC Health Services Research&lt;/full-title&gt;&lt;/periodical&gt;&lt;pages&gt;319-319 1p&lt;/pages&gt;&lt;volume&gt;10&lt;/volume&gt;&lt;dates&gt;&lt;year&gt;2010&lt;/year&gt;&lt;/dates&gt;&lt;publisher&gt;BioMed Central&lt;/publisher&gt;&lt;accession-num&gt;104569728. Language: English. Entry Date: 20120511. Revision Date: 20150711. Publication Type: Journal Article&lt;/accession-num&gt;&lt;urls&gt;&lt;related-urls&gt;&lt;url&gt;http://ezproxy.lib.ucalgary.ca/login?url=http://search.ebscohost.com/login.aspx?direct=true&amp;amp;db=rzh&amp;amp;AN=104569728&amp;amp;site=ehost-live; http://www.ncbi.nlm.nih.gov/pmc/articles/PMC3012669/pdf/1472-6963-10-319.pdf;https://www.ncbi.nlm.nih.gov/pmc/articles/PMC3012669/pdf/1472-6963-10-319.pdf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2C3432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riff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988FB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0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7244E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56F707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5DE08C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akistan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0A70C3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shd w:val="clear" w:color="auto" w:fill="auto"/>
            <w:hideMark/>
          </w:tcPr>
          <w:p w14:paraId="2309AA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 (Secondary and Tertiary)</w:t>
            </w:r>
          </w:p>
        </w:tc>
        <w:tc>
          <w:tcPr>
            <w:tcW w:w="185" w:type="pct"/>
            <w:shd w:val="clear" w:color="auto" w:fill="auto"/>
            <w:hideMark/>
          </w:tcPr>
          <w:p w14:paraId="44DD9F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54380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Lady Health Visitor</w:t>
            </w:r>
          </w:p>
        </w:tc>
        <w:tc>
          <w:tcPr>
            <w:tcW w:w="219" w:type="pct"/>
            <w:shd w:val="clear" w:color="auto" w:fill="auto"/>
            <w:hideMark/>
          </w:tcPr>
          <w:p w14:paraId="09AFE6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3C175F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7A723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2196A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1693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11528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3AE67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4B7C9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C9D6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4314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27B8A91" w14:textId="42DB7FD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1 year internship</w:t>
            </w:r>
          </w:p>
        </w:tc>
      </w:tr>
      <w:tr w:rsidR="007779C2" w:rsidRPr="007779C2" w14:paraId="6649534C" w14:textId="087FD550" w:rsidTr="007A05D3">
        <w:trPr>
          <w:trHeight w:val="61"/>
        </w:trPr>
        <w:tc>
          <w:tcPr>
            <w:tcW w:w="139" w:type="pct"/>
            <w:vMerge/>
          </w:tcPr>
          <w:p w14:paraId="38CACF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77B50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0CB7C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96261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E320C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10D26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08442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1D0B32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(Primary Care)</w:t>
            </w:r>
          </w:p>
        </w:tc>
        <w:tc>
          <w:tcPr>
            <w:tcW w:w="185" w:type="pct"/>
            <w:shd w:val="clear" w:color="auto" w:fill="auto"/>
            <w:hideMark/>
          </w:tcPr>
          <w:p w14:paraId="51A562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0B0A4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Lady Health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2391B0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71AF6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07627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FD780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7102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895A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36B0A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C7B1A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9B023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5472B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B2722A0" w14:textId="79C3570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9862D46" w14:textId="17680F52" w:rsidTr="007A05D3">
        <w:trPr>
          <w:trHeight w:val="61"/>
        </w:trPr>
        <w:tc>
          <w:tcPr>
            <w:tcW w:w="139" w:type="pct"/>
            <w:vMerge/>
          </w:tcPr>
          <w:p w14:paraId="260D82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F56ED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4E09A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788FB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D22A7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58EC1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0A6BF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28139A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Secondary and Tertiary)</w:t>
            </w:r>
          </w:p>
        </w:tc>
        <w:tc>
          <w:tcPr>
            <w:tcW w:w="185" w:type="pct"/>
            <w:shd w:val="clear" w:color="auto" w:fill="auto"/>
            <w:hideMark/>
          </w:tcPr>
          <w:p w14:paraId="131AED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B1FC3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5C88D8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8E875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8E65A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833B3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27110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69E14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983CF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0AD09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94A24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C66A9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E20834D" w14:textId="55EDC41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AF9204F" w14:textId="1059D188" w:rsidTr="007A05D3">
        <w:trPr>
          <w:trHeight w:val="61"/>
        </w:trPr>
        <w:tc>
          <w:tcPr>
            <w:tcW w:w="139" w:type="pct"/>
            <w:vMerge/>
          </w:tcPr>
          <w:p w14:paraId="5B83C1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8A61A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76170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030F3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10550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3E530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A79C1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6BF2BE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 (Secondary and Tertiary)</w:t>
            </w:r>
          </w:p>
        </w:tc>
        <w:tc>
          <w:tcPr>
            <w:tcW w:w="185" w:type="pct"/>
            <w:shd w:val="clear" w:color="auto" w:fill="auto"/>
            <w:hideMark/>
          </w:tcPr>
          <w:p w14:paraId="5A7FE7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7EFC1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3D414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3A3585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23F03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68801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AA700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3D3AE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AEA54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AC8BC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1F906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97224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0C7F67E" w14:textId="1D89650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6EB75743" w14:textId="7248206E" w:rsidTr="007779C2">
        <w:trPr>
          <w:trHeight w:val="220"/>
        </w:trPr>
        <w:tc>
          <w:tcPr>
            <w:tcW w:w="139" w:type="pct"/>
            <w:vMerge w:val="restart"/>
          </w:tcPr>
          <w:p w14:paraId="52595DE0" w14:textId="20A7BEF2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Ayiasi&lt;/Author&gt;&lt;Year&gt;2014&lt;/Year&gt;&lt;RecNum&gt;343&lt;/RecNum&gt;&lt;DisplayText&gt;[5]&lt;/DisplayText&gt;&lt;record&gt;&lt;rec-number&gt;343&lt;/rec-number&gt;&lt;foreign-keys&gt;&lt;key app="EN" db-id="x0rf229d5ax0z5e50ee50zdsatw52txtrxvw" timestamp="1533606866"&gt;343&lt;/key&gt;&lt;/foreign-keys&gt;&lt;ref-type name="Journal Article"&gt;17&lt;/ref-type&gt;&lt;contributors&gt;&lt;authors&gt;&lt;author&gt;Ayiasi, Richard Mangwi&lt;/author&gt;&lt;author&gt;Criel, Bart&lt;/author&gt;&lt;author&gt;Orach, Christopher Garimoi&lt;/author&gt;&lt;author&gt;Nabiwemba, Elizabeth&lt;/author&gt;&lt;author&gt;Kolsteren, Patrick&lt;/author&gt;&lt;/authors&gt;&lt;/contributors&gt;&lt;titles&gt;&lt;title&gt;Primary healthcare worker knowledge related to prenatal and immediate newborn care: a cross sectional study in Masindi, Uganda&lt;/title&gt;&lt;secondary-title&gt;BMC Health Services Research&lt;/secondary-title&gt;&lt;/titles&gt;&lt;periodical&gt;&lt;full-title&gt;BMC Health Services Research&lt;/full-title&gt;&lt;/periodical&gt;&lt;pages&gt;65-65 1p&lt;/pages&gt;&lt;volume&gt;14&lt;/volume&gt;&lt;number&gt;1&lt;/number&gt;&lt;dates&gt;&lt;year&gt;2014&lt;/year&gt;&lt;/dates&gt;&lt;urls&gt;&lt;related-urls&gt;&lt;url&gt;http://download.springer.com/static/pdf/853/art%253A10.1186%252F1472-6963-14-65.pdf?originUrl=http%3A%2F%2Fbmchealthservres.biomedcentral.com%2Farticle%2F10.1186%2F1472-6963-14-65&amp;amp;token2=exp=1492704033~acl=%2Fstatic%2Fpdf%2F853%2Fart%25253A10.1186%25252F1472-6963-14-65.pdf*~hmac=7069b962082f9d7b09a1d3414dcadf0f84732c11c864730212864c5d953e297a&lt;/url&gt;&lt;/related-urls&gt;&lt;/urls&gt;&lt;electronic-resource-num&gt;10.1186/1472-6963-14-65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497338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yiasi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4564B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DA562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CBC55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501762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gand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2C1BA1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 (n=1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B049B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ABCA3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71CEC4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45C34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0581F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FCA84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4AE7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9E9F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66CC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9B6A8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F714D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8B486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0A03F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41101F0" w14:textId="3AF584E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30FF6ED3" w14:textId="2B843645" w:rsidTr="007779C2">
        <w:trPr>
          <w:trHeight w:val="220"/>
        </w:trPr>
        <w:tc>
          <w:tcPr>
            <w:tcW w:w="139" w:type="pct"/>
            <w:vMerge/>
          </w:tcPr>
          <w:p w14:paraId="0A9BA4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010B8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C822C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8FB11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2D270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E2C7F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C1651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F3363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16A45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5078F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7E2359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D3CA4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A8065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ACC2B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B362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DCE62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1A232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67683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B0EC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D5F6D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A22C5FE" w14:textId="77F75C3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C98D24C" w14:textId="73125B57" w:rsidTr="007A05D3">
        <w:trPr>
          <w:trHeight w:val="61"/>
        </w:trPr>
        <w:tc>
          <w:tcPr>
            <w:tcW w:w="139" w:type="pct"/>
            <w:vMerge/>
          </w:tcPr>
          <w:p w14:paraId="524B5A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FDB2B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632E3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93B2D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E5D96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751FF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FC8C9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4DFC5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79FE5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C3CB5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ing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6FFDCB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67F06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21AF7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F930F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D5DB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25A37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A026D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A2E65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E81A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34080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247100B" w14:textId="679997D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D03390E" w14:textId="1B3F3E28" w:rsidTr="007A05D3">
        <w:trPr>
          <w:trHeight w:val="61"/>
        </w:trPr>
        <w:tc>
          <w:tcPr>
            <w:tcW w:w="139" w:type="pct"/>
          </w:tcPr>
          <w:p w14:paraId="2DC86116" w14:textId="7C79861F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Bharati&lt;/Author&gt;&lt;Year&gt;2015&lt;/Year&gt;&lt;RecNum&gt;1150&lt;/RecNum&gt;&lt;DisplayText&gt;[6]&lt;/DisplayText&gt;&lt;record&gt;&lt;rec-number&gt;1150&lt;/rec-number&gt;&lt;foreign-keys&gt;&lt;key app="EN" db-id="x0rf229d5ax0z5e50ee50zdsatw52txtrxvw" timestamp="1533606873"&gt;1150&lt;/key&gt;&lt;/foreign-keys&gt;&lt;ref-type name="Journal Article"&gt;17&lt;/ref-type&gt;&lt;contributors&gt;&lt;authors&gt;&lt;author&gt;Bharati, Sharma;Ingegerd, Hildingsson;Eva, Johansson;Malvarappu, Prakasamma;K. V. Ramani;Kyllike, Christensson&lt;/author&gt;&lt;/authors&gt;&lt;/contributors&gt;&lt;titles&gt;&lt;title&gt;Do the pre-service education programmes for midwives in India prepare confident ‘registered midwives’? A survey from India&lt;/title&gt;&lt;secondary-title&gt;Global Health Action&lt;/secondary-title&gt;&lt;/titles&gt;&lt;periodical&gt;&lt;full-title&gt;Global Health Action&lt;/full-title&gt;&lt;/periodical&gt;&lt;pages&gt;1-9&lt;/pages&gt;&lt;volume&gt;8&lt;/volume&gt;&lt;dates&gt;&lt;year&gt;2015&lt;/year&gt;&lt;/dates&gt;&lt;publisher&gt;Co-Action Publishing&lt;/publisher&gt;&lt;urls&gt;&lt;related-urls&gt;&lt;url&gt;http://who.summon.serialssolutions.com/2.0.0/link/0/eLvHCXMw3V3JTsMwELVaDggJIVaxSr7ABaU0zVLngFBbQBTUE-VcxYnTVtCk6sYN8Rnwe_0SZuykMYgTcOLqyI5jv8xMnDdvMA04gu8t2zU5d6OyE5YFRMGMV4XLOK_4LpdSTdXbO7vWsNuFQlZ9NG_7D7t8maS5TsIYq7c-1WLFXU25VyjHhGTCQT98liKzfTwIBFxgt6F;http://www.globalhealthaction.net/index.php/gha/article/download/29553/pdf_193&lt;/url&gt;&lt;/related-urls&gt;&lt;/urls&gt;&lt;electronic-resource-num&gt;10.3402/gha.v8.29553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7B415A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Bharati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154005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5</w:t>
            </w:r>
          </w:p>
        </w:tc>
        <w:tc>
          <w:tcPr>
            <w:tcW w:w="185" w:type="pct"/>
            <w:shd w:val="clear" w:color="auto" w:fill="auto"/>
            <w:hideMark/>
          </w:tcPr>
          <w:p w14:paraId="541251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220" w:type="pct"/>
            <w:shd w:val="clear" w:color="auto" w:fill="auto"/>
            <w:hideMark/>
          </w:tcPr>
          <w:p w14:paraId="5DBE4B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686468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India</w:t>
            </w:r>
          </w:p>
        </w:tc>
        <w:tc>
          <w:tcPr>
            <w:tcW w:w="208" w:type="pct"/>
            <w:shd w:val="clear" w:color="auto" w:fill="auto"/>
            <w:hideMark/>
          </w:tcPr>
          <w:p w14:paraId="6F00B3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te (n=1)</w:t>
            </w:r>
          </w:p>
        </w:tc>
        <w:tc>
          <w:tcPr>
            <w:tcW w:w="328" w:type="pct"/>
            <w:shd w:val="clear" w:color="auto" w:fill="auto"/>
            <w:hideMark/>
          </w:tcPr>
          <w:p w14:paraId="08F6C5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shd w:val="clear" w:color="auto" w:fill="auto"/>
            <w:hideMark/>
          </w:tcPr>
          <w:p w14:paraId="7E06A6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60246C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udent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706115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78953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A565F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E9C61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04A4F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DD017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32673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5323C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35A02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167E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44034EF" w14:textId="0A625E9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 in nursing</w:t>
            </w:r>
          </w:p>
        </w:tc>
      </w:tr>
      <w:tr w:rsidR="007779C2" w:rsidRPr="007779C2" w14:paraId="6385D667" w14:textId="0E3B9BB4" w:rsidTr="007A05D3">
        <w:trPr>
          <w:trHeight w:val="61"/>
        </w:trPr>
        <w:tc>
          <w:tcPr>
            <w:tcW w:w="139" w:type="pct"/>
            <w:vMerge w:val="restart"/>
          </w:tcPr>
          <w:p w14:paraId="1FB08B9B" w14:textId="7FD726FA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>
                <w:fldData xml:space="preserve">PEVuZE5vdGU+PENpdGU+PEF1dGhvcj5CaHVpeWFuPC9BdXRob3I+PFllYXI+MjAwNTwvWWVhcj48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</w:fldData>
              </w:fldChar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>
                <w:fldData xml:space="preserve">PEVuZE5vdGU+PENpdGU+PEF1dGhvcj5CaHVpeWFuPC9BdXRob3I+PFllYXI+MjAwNTwvWWVhcj48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</w:fldData>
              </w:fldChar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.DATA 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7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52E871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Bhuiyan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A5D04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5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D7A3E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3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75BFC0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5850AC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Bangladesh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2A0144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0D9AC1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50E08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6781F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amily Welfare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4964B5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379C4D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25CCD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D323D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719E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DE55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C74D5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92A2C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2028A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67BB9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FD10AEE" w14:textId="7AD3474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1101FCB" w14:textId="319D0B54" w:rsidTr="007A05D3">
        <w:trPr>
          <w:trHeight w:val="61"/>
        </w:trPr>
        <w:tc>
          <w:tcPr>
            <w:tcW w:w="139" w:type="pct"/>
            <w:vMerge/>
          </w:tcPr>
          <w:p w14:paraId="207F09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4A23C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EF836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343F6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14FB5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9EE82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E0262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C8EC1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B9F9E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58A09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emale Health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2B885B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2923A7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7DA4C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CB3A1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44E8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8854F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D4F37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315FE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DDB98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854E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0C85833" w14:textId="166358A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696E870" w14:textId="50EC8FB1" w:rsidTr="007779C2">
        <w:trPr>
          <w:trHeight w:val="440"/>
        </w:trPr>
        <w:tc>
          <w:tcPr>
            <w:tcW w:w="139" w:type="pct"/>
            <w:vMerge w:val="restart"/>
          </w:tcPr>
          <w:p w14:paraId="32A064C5" w14:textId="46110A4A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Bogren&lt;/Author&gt;&lt;Year&gt;2013&lt;/Year&gt;&lt;RecNum&gt;1146&lt;/RecNum&gt;&lt;DisplayText&gt;[8]&lt;/DisplayText&gt;&lt;record&gt;&lt;rec-number&gt;1146&lt;/rec-number&gt;&lt;foreign-keys&gt;&lt;key app="EN" db-id="x0rf229d5ax0z5e50ee50zdsatw52txtrxvw" timestamp="1533606873"&gt;1146&lt;/key&gt;&lt;/foreign-keys&gt;&lt;ref-type name="Journal Article"&gt;17&lt;/ref-type&gt;&lt;contributors&gt;&lt;authors&gt;&lt;author&gt;Bogren, Malin Upper;van Teijlingen, Edwin;Berg, Marie&lt;/author&gt;&lt;/authors&gt;&lt;/contributors&gt;&lt;titles&gt;&lt;title&gt;Where midwives are not yet recognised: A feasibility study of professional midwives in Nepal&lt;/title&gt;&lt;secondary-title&gt;Midwifery&lt;/secondary-title&gt;&lt;/titles&gt;&lt;periodical&gt;&lt;full-title&gt;Midwifery&lt;/full-title&gt;&lt;/periodical&gt;&lt;pages&gt;1103-1109 7p&lt;/pages&gt;&lt;volume&gt;29&lt;/volume&gt;&lt;number&gt;10&lt;/number&gt;&lt;dates&gt;&lt;year&gt;2013&lt;/year&gt;&lt;/dates&gt;&lt;pub-location&gt;Philadelphia, Pennsylvania&lt;/pub-location&gt;&lt;publisher&gt;Elsevier Inc.&lt;/publisher&gt;&lt;accession-num&gt;104236250. Language: English. Entry Date: 20131002. Revision Date: 20150819. Publication Type: Journal Article&lt;/accession-num&gt;&lt;urls&gt;&lt;related-urls&gt;&lt;url&gt;http://ezproxy.lib.ucalgary.ca/login?url=http://search.ebscohost.com/login.aspx?direct=true&amp;amp;db=rzh&amp;amp;AN=104236250&amp;amp;site=ehost-live;http://ac.els-cdn.com/S0266613813002246/1-s2.0-S0266613813002246-main.pdf?_tid=2fccecb8-96da-11e6-95ef-00000aacb361&amp;amp;acdnat=1476977633_36600a352f60fcff8c78a028ebce767c&lt;/url&gt;&lt;/related-urls&gt;&lt;/urls&gt;&lt;electronic-resource-num&gt;10.1016/j.midw.2013.07.019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8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4E46B1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Bogren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926D0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12955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19C608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5D4BA2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epal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39A97510" w14:textId="77777777" w:rsidR="001E00CA" w:rsidRPr="007A05D3" w:rsidRDefault="001E00CA" w:rsidP="000B11F2">
            <w:pPr>
              <w:rPr>
                <w:rFonts w:ascii="Calibri" w:eastAsia="Times New Roman" w:hAnsi="Calibri" w:cs="Times New Roman"/>
                <w:color w:val="000000"/>
                <w:sz w:val="10"/>
                <w:szCs w:val="10"/>
                <w:lang w:val="en-CA"/>
              </w:rPr>
            </w:pPr>
            <w:r w:rsidRPr="007A05D3">
              <w:rPr>
                <w:rFonts w:ascii="Calibri" w:eastAsia="Times New Roman" w:hAnsi="Calibri" w:cs="Times New Roman"/>
                <w:color w:val="000000"/>
                <w:sz w:val="10"/>
                <w:szCs w:val="10"/>
                <w:lang w:val="en-CA"/>
              </w:rPr>
              <w:t xml:space="preserve">Key stakeholders from Government of Nepal, professional organizations, NGO's, UN agencies and bi-lateral </w:t>
            </w:r>
            <w:proofErr w:type="gramStart"/>
            <w:r w:rsidRPr="007A05D3">
              <w:rPr>
                <w:rFonts w:ascii="Calibri" w:eastAsia="Times New Roman" w:hAnsi="Calibri" w:cs="Times New Roman"/>
                <w:color w:val="000000"/>
                <w:sz w:val="10"/>
                <w:szCs w:val="10"/>
                <w:lang w:val="en-CA"/>
              </w:rPr>
              <w:t xml:space="preserve">organizations  </w:t>
            </w:r>
            <w:proofErr w:type="gramEnd"/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4FCCA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60F027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8244A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35181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08DEFD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DAE10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9B146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F151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4C924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37EDD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4FC70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37481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792D2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E515A2F" w14:textId="7C4BAB24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1.5 years training</w:t>
            </w:r>
          </w:p>
        </w:tc>
      </w:tr>
      <w:tr w:rsidR="007779C2" w:rsidRPr="007779C2" w14:paraId="6A666F3D" w14:textId="31FD9198" w:rsidTr="007A05D3">
        <w:trPr>
          <w:trHeight w:val="61"/>
        </w:trPr>
        <w:tc>
          <w:tcPr>
            <w:tcW w:w="139" w:type="pct"/>
            <w:vMerge/>
          </w:tcPr>
          <w:p w14:paraId="565FD8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6004D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4B8AC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BB3C7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AF457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AE03B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75E79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E791C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75276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19730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(BN)</w:t>
            </w:r>
          </w:p>
        </w:tc>
        <w:tc>
          <w:tcPr>
            <w:tcW w:w="219" w:type="pct"/>
            <w:shd w:val="clear" w:color="auto" w:fill="auto"/>
            <w:hideMark/>
          </w:tcPr>
          <w:p w14:paraId="40365C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008900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2ED13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0441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A5CD5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74EC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EB10A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8F711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97628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4E96F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7C749DC" w14:textId="7DF18D0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Auxiliary Nurse + 2 months + 252 practice hours</w:t>
            </w:r>
          </w:p>
        </w:tc>
      </w:tr>
      <w:tr w:rsidR="007779C2" w:rsidRPr="007779C2" w14:paraId="68EB4E8D" w14:textId="63696E5D" w:rsidTr="007A05D3">
        <w:trPr>
          <w:trHeight w:val="61"/>
        </w:trPr>
        <w:tc>
          <w:tcPr>
            <w:tcW w:w="139" w:type="pct"/>
            <w:vMerge/>
          </w:tcPr>
          <w:p w14:paraId="76C661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3A221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DF3CD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D20BD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C1CB6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489DD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7F796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05047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2CFF7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F4AAB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(Generic BSc in Nursing)</w:t>
            </w:r>
          </w:p>
        </w:tc>
        <w:tc>
          <w:tcPr>
            <w:tcW w:w="219" w:type="pct"/>
            <w:shd w:val="clear" w:color="auto" w:fill="auto"/>
            <w:hideMark/>
          </w:tcPr>
          <w:p w14:paraId="5EAEB1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6ED361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E61CF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95666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2B5F5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930E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99AB8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FB3B1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BB368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CAAA0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EBBBFC6" w14:textId="36BCE0B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49D51C16" w14:textId="63B8EE89" w:rsidTr="007779C2">
        <w:trPr>
          <w:trHeight w:val="61"/>
        </w:trPr>
        <w:tc>
          <w:tcPr>
            <w:tcW w:w="139" w:type="pct"/>
            <w:vMerge/>
          </w:tcPr>
          <w:p w14:paraId="26315D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EE28E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48B80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6BCF2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9C242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C87A9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B6F0C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E493E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AFB0D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C4299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(Proficiency Certificate Level)</w:t>
            </w:r>
          </w:p>
        </w:tc>
        <w:tc>
          <w:tcPr>
            <w:tcW w:w="219" w:type="pct"/>
            <w:shd w:val="clear" w:color="auto" w:fill="auto"/>
            <w:hideMark/>
          </w:tcPr>
          <w:p w14:paraId="220223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471618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5A512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8CCFE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B49A2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2D96E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A6D8E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80A6F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61CF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A696F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8A3F548" w14:textId="0704F6B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28E9B970" w14:textId="55059A21" w:rsidTr="007A05D3">
        <w:trPr>
          <w:trHeight w:val="61"/>
        </w:trPr>
        <w:tc>
          <w:tcPr>
            <w:tcW w:w="139" w:type="pct"/>
            <w:vMerge/>
          </w:tcPr>
          <w:p w14:paraId="0FA348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62E39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6636B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F15A4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C51DC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B7DC6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33203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0BD90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34E3B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B52E8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rofessional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6B351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684908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4C732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8F270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7C731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CED7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D3F41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EC166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C8BFE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B3C7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2F6CF0F" w14:textId="6478989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Certificate</w:t>
            </w:r>
          </w:p>
        </w:tc>
      </w:tr>
      <w:tr w:rsidR="007779C2" w:rsidRPr="007779C2" w14:paraId="0A5E26B4" w14:textId="617261F1" w:rsidTr="007A05D3">
        <w:trPr>
          <w:trHeight w:val="61"/>
        </w:trPr>
        <w:tc>
          <w:tcPr>
            <w:tcW w:w="139" w:type="pct"/>
            <w:vMerge w:val="restart"/>
          </w:tcPr>
          <w:p w14:paraId="297BCFBC" w14:textId="30A0081D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Bradley&lt;/Author&gt;&lt;Year&gt;2009&lt;/Year&gt;&lt;RecNum&gt;295&lt;/RecNum&gt;&lt;DisplayText&gt;[9]&lt;/DisplayText&gt;&lt;record&gt;&lt;rec-number&gt;295&lt;/rec-number&gt;&lt;foreign-keys&gt;&lt;key app="EN" db-id="x0rf229d5ax0z5e50ee50zdsatw52txtrxvw" timestamp="1533606866"&gt;295&lt;/key&gt;&lt;/foreign-keys&gt;&lt;ref-type name="Journal Article"&gt;17&lt;/ref-type&gt;&lt;contributors&gt;&lt;authors&gt;&lt;author&gt;Bradley, S.&lt;/author&gt;&lt;author&gt;McAuliffe, E.&lt;/author&gt;&lt;/authors&gt;&lt;/contributors&gt;&lt;titles&gt;&lt;title&gt;Mid-level providers in emergency obstetric and newborn health care: factors affecting their performance and retention within the Malawian health system&lt;/title&gt;&lt;secondary-title&gt;Human Resources for Health&lt;/secondary-title&gt;&lt;/titles&gt;&lt;periodical&gt;&lt;full-title&gt;Hum Resour Health&lt;/full-title&gt;&lt;abbr-1&gt;Human resources for health&lt;/abbr-1&gt;&lt;/periodical&gt;&lt;pages&gt;14-14 1p&lt;/pages&gt;&lt;volume&gt;7&lt;/volume&gt;&lt;dates&gt;&lt;year&gt;2009&lt;/year&gt;&lt;/dates&gt;&lt;urls&gt;&lt;related-urls&gt;&lt;url&gt;https://www.ncbi.nlm.nih.gov/pmc/articles/PMC2657772/pdf/1478-4491-7-14.pdf&lt;/url&gt;&lt;/related-urls&gt;&lt;/urls&gt;&lt;electronic-resource-num&gt;10.1186/1478-4491-7-14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9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0DDD35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Bradley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7A4D6C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73E54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ot 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7D2F16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Qualitative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128072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lawi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64BDB4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ospitals 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(n=4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5CC304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Hospital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085B1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63E948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07915C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6E8F0B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ot 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0BFE8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D56C5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4F2FC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8CF4C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3BE07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C282F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CB750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FA9A6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C243F2D" w14:textId="01831D8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D55FDA0" w14:textId="15989F61" w:rsidTr="007A05D3">
        <w:trPr>
          <w:trHeight w:val="61"/>
        </w:trPr>
        <w:tc>
          <w:tcPr>
            <w:tcW w:w="139" w:type="pct"/>
            <w:vMerge/>
          </w:tcPr>
          <w:p w14:paraId="58FF80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CF0FE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464F0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7D91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F3608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6F556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D04B3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8676C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2C7AC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1400A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0EE3D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4EAA96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149D8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8F7B2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18F9A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D2AEA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282D0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F8513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F4828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E4BCF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B2713CC" w14:textId="1E112FE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CFFB826" w14:textId="452F3E7E" w:rsidTr="007779C2">
        <w:trPr>
          <w:trHeight w:val="220"/>
        </w:trPr>
        <w:tc>
          <w:tcPr>
            <w:tcW w:w="139" w:type="pct"/>
            <w:vMerge/>
          </w:tcPr>
          <w:p w14:paraId="66EFDE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B4187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BED92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41003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56901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85ED7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97337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4320B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EEDF4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9BD1B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46C448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3156A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7B26E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55E8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1D628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FDDF8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190FD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26321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0112C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DD55A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07D4941" w14:textId="14681CB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F12A0F6" w14:textId="21702885" w:rsidTr="007A05D3">
        <w:trPr>
          <w:trHeight w:val="61"/>
        </w:trPr>
        <w:tc>
          <w:tcPr>
            <w:tcW w:w="139" w:type="pct"/>
            <w:vMerge/>
          </w:tcPr>
          <w:p w14:paraId="59487D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CFD76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2AE7A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AAE8B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5259A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EB705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E6148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520F5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C798B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DF6EB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 Technician</w:t>
            </w:r>
          </w:p>
        </w:tc>
        <w:tc>
          <w:tcPr>
            <w:tcW w:w="219" w:type="pct"/>
            <w:shd w:val="clear" w:color="auto" w:fill="auto"/>
            <w:hideMark/>
          </w:tcPr>
          <w:p w14:paraId="54AE09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33B6BC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4795E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F34E9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BEDE5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08D4D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7D220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33C59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D4AF5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CB8D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6CF2AFD" w14:textId="792295B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0260D6B" w14:textId="34B1205A" w:rsidTr="007A05D3">
        <w:trPr>
          <w:trHeight w:val="61"/>
        </w:trPr>
        <w:tc>
          <w:tcPr>
            <w:tcW w:w="139" w:type="pct"/>
            <w:vMerge/>
          </w:tcPr>
          <w:p w14:paraId="48B5E1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4ABCB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DA336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977F4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9F879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C4ABF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AA532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E9574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6AA17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659E6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1D9EF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0C44A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5727D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45060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A9EC8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87B04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25AA2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A07F0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D9475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5BB4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A32DA84" w14:textId="3ED6B85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00C3885" w14:textId="5BF5A7CF" w:rsidTr="007A05D3">
        <w:trPr>
          <w:trHeight w:val="61"/>
        </w:trPr>
        <w:tc>
          <w:tcPr>
            <w:tcW w:w="139" w:type="pct"/>
          </w:tcPr>
          <w:p w14:paraId="7EDDAED0" w14:textId="4BA207E1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Carlo&lt;/Author&gt;&lt;Year&gt;2009&lt;/Year&gt;&lt;RecNum&gt;172&lt;/RecNum&gt;&lt;DisplayText&gt;[10]&lt;/DisplayText&gt;&lt;record&gt;&lt;rec-number&gt;172&lt;/rec-number&gt;&lt;foreign-keys&gt;&lt;key app="EN" db-id="x0rf229d5ax0z5e50ee50zdsatw52txtrxvw" timestamp="1533606865"&gt;172&lt;/key&gt;&lt;/foreign-keys&gt;&lt;ref-type name="Journal Article"&gt;17&lt;/ref-type&gt;&lt;contributors&gt;&lt;authors&gt;&lt;author&gt;Carlo, W. A.&lt;/author&gt;&lt;author&gt;Wright, L. L.&lt;/author&gt;&lt;author&gt;Chomba, E.&lt;/author&gt;&lt;author&gt;McClure, E. M.&lt;/author&gt;&lt;author&gt;Carlo, M. E.&lt;/author&gt;&lt;author&gt;Bann, C. M.&lt;/author&gt;&lt;author&gt;Collins, M.&lt;/author&gt;&lt;author&gt;Harris, H.&lt;/author&gt;&lt;/authors&gt;&lt;/contributors&gt;&lt;titles&gt;&lt;title&gt;Educational impact of the neonatal resuscitation program in low-risk delivery centers in a developing country&lt;/title&gt;&lt;secondary-title&gt;Journal of Pediatrics&lt;/secondary-title&gt;&lt;/titles&gt;&lt;periodical&gt;&lt;full-title&gt;Journal of Pediatrics&lt;/full-title&gt;&lt;/periodical&gt;&lt;pages&gt;504-508.e5 1p&lt;/pages&gt;&lt;volume&gt;154&lt;/volume&gt;&lt;number&gt;4&lt;/number&gt;&lt;dates&gt;&lt;year&gt;2009&lt;/year&gt;&lt;/dates&gt;&lt;urls&gt;&lt;related-urls&gt;&lt;url&gt;http://ac.els-cdn.com/S0022347608008718/1-s2.0-S0022347608008718-main.pdf?_tid=25e650a8-25e2-11e7-b155-00000aab0f01&amp;amp;acdnat=1492704068_675b06b1068528cd30b86ba56489c9e5&lt;/url&gt;&lt;/related-urls&gt;&lt;/urls&gt;&lt;electronic-resource-num&gt;10.1016/j.jpeds.2008.10.005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0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198865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arlo</w:t>
            </w:r>
          </w:p>
        </w:tc>
        <w:tc>
          <w:tcPr>
            <w:tcW w:w="220" w:type="pct"/>
            <w:shd w:val="clear" w:color="auto" w:fill="auto"/>
            <w:hideMark/>
          </w:tcPr>
          <w:p w14:paraId="20BC66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</w:t>
            </w:r>
          </w:p>
        </w:tc>
        <w:tc>
          <w:tcPr>
            <w:tcW w:w="185" w:type="pct"/>
            <w:shd w:val="clear" w:color="auto" w:fill="auto"/>
            <w:hideMark/>
          </w:tcPr>
          <w:p w14:paraId="76BD0D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5</w:t>
            </w:r>
          </w:p>
        </w:tc>
        <w:tc>
          <w:tcPr>
            <w:tcW w:w="220" w:type="pct"/>
            <w:shd w:val="clear" w:color="auto" w:fill="auto"/>
            <w:hideMark/>
          </w:tcPr>
          <w:p w14:paraId="4DBC39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hort</w:t>
            </w:r>
          </w:p>
        </w:tc>
        <w:tc>
          <w:tcPr>
            <w:tcW w:w="239" w:type="pct"/>
            <w:shd w:val="clear" w:color="auto" w:fill="auto"/>
            <w:hideMark/>
          </w:tcPr>
          <w:p w14:paraId="48FD68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Zambia</w:t>
            </w:r>
          </w:p>
        </w:tc>
        <w:tc>
          <w:tcPr>
            <w:tcW w:w="208" w:type="pct"/>
            <w:shd w:val="clear" w:color="auto" w:fill="auto"/>
            <w:hideMark/>
          </w:tcPr>
          <w:p w14:paraId="3CA4C1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ity (n=2)</w:t>
            </w:r>
          </w:p>
        </w:tc>
        <w:tc>
          <w:tcPr>
            <w:tcW w:w="328" w:type="pct"/>
            <w:shd w:val="clear" w:color="auto" w:fill="auto"/>
            <w:hideMark/>
          </w:tcPr>
          <w:p w14:paraId="179E89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linic</w:t>
            </w:r>
          </w:p>
        </w:tc>
        <w:tc>
          <w:tcPr>
            <w:tcW w:w="185" w:type="pct"/>
            <w:shd w:val="clear" w:color="auto" w:fill="auto"/>
            <w:hideMark/>
          </w:tcPr>
          <w:p w14:paraId="381A92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6E7469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30654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4EC75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E5910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9D624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741D1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01C2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59EC3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6BD01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BDF0E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7493F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A339054" w14:textId="4E6B4AB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19FCC03" w14:textId="2734E871" w:rsidTr="007779C2">
        <w:trPr>
          <w:trHeight w:val="440"/>
        </w:trPr>
        <w:tc>
          <w:tcPr>
            <w:tcW w:w="139" w:type="pct"/>
          </w:tcPr>
          <w:p w14:paraId="3FE0F79F" w14:textId="357A98F1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Carlough&lt;/Author&gt;&lt;Year&gt;2005&lt;/Year&gt;&lt;RecNum&gt;1138&lt;/RecNum&gt;&lt;DisplayText&gt;[11]&lt;/DisplayText&gt;&lt;record&gt;&lt;rec-number&gt;1138&lt;/rec-number&gt;&lt;foreign-keys&gt;&lt;key app="EN" db-id="x0rf229d5ax0z5e50ee50zdsatw52txtrxvw" timestamp="1533606873"&gt;1138&lt;/key&gt;&lt;/foreign-keys&gt;&lt;ref-type name="Journal Article"&gt;17&lt;/ref-type&gt;&lt;contributors&gt;&lt;authors&gt;&lt;author&gt;Carlough, M.;McCall, M.&lt;/author&gt;&lt;/authors&gt;&lt;/contributors&gt;&lt;titles&gt;&lt;title&gt;Skilled birth attendance: what does it mean and how can it be measured? A clinical skills assessment of maternal and child health workers in Nepal&lt;/title&gt;&lt;secondary-title&gt;Int J Gynaecol Obstet&lt;/secondary-title&gt;&lt;/titles&gt;&lt;periodical&gt;&lt;full-title&gt;Int J Gynaecol Obstet&lt;/full-title&gt;&lt;abbr-1&gt;International journal of gynaecology and obstetrics: the official organ of the International Federation of Gynaecology and Obstetrics&lt;/abbr-1&gt;&lt;/periodical&gt;&lt;pages&gt;200-8&lt;/pages&gt;&lt;volume&gt;89&lt;/volume&gt;&lt;number&gt;2&lt;/number&gt;&lt;dates&gt;&lt;year&gt;2005&lt;/year&gt;&lt;/dates&gt;&lt;accession-num&gt;15847895&lt;/accession-num&gt;&lt;urls&gt;&lt;related-urls&gt;&lt;url&gt;http://www.ijgo.org/article/S0020-7292(05)00124-4/pdf;http://ac.els-cdn.com/S0020729205001244/1-s2.0-S0020729205001244-main.pdf?_tid=5db357f2-96da-11e6-9b5b-00000aacb362&amp;amp;acdnat=1476977710_198b4a093d27b0d5a05d21f5ddcdd35d&lt;/url&gt;&lt;/related-urls&gt;&lt;/urls&gt;&lt;electronic-resource-num&gt;10.1016/j.ijgo.2004.12.044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1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348856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arlough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6D5E8D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5</w:t>
            </w:r>
          </w:p>
        </w:tc>
        <w:tc>
          <w:tcPr>
            <w:tcW w:w="185" w:type="pct"/>
            <w:shd w:val="clear" w:color="auto" w:fill="auto"/>
            <w:hideMark/>
          </w:tcPr>
          <w:p w14:paraId="5F649E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5</w:t>
            </w:r>
          </w:p>
        </w:tc>
        <w:tc>
          <w:tcPr>
            <w:tcW w:w="220" w:type="pct"/>
            <w:shd w:val="clear" w:color="auto" w:fill="auto"/>
            <w:hideMark/>
          </w:tcPr>
          <w:p w14:paraId="322884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litative</w:t>
            </w:r>
          </w:p>
        </w:tc>
        <w:tc>
          <w:tcPr>
            <w:tcW w:w="239" w:type="pct"/>
            <w:shd w:val="clear" w:color="auto" w:fill="auto"/>
            <w:hideMark/>
          </w:tcPr>
          <w:p w14:paraId="577B95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epal</w:t>
            </w:r>
          </w:p>
        </w:tc>
        <w:tc>
          <w:tcPr>
            <w:tcW w:w="208" w:type="pct"/>
            <w:shd w:val="clear" w:color="auto" w:fill="auto"/>
            <w:hideMark/>
          </w:tcPr>
          <w:p w14:paraId="3B2402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s (n=4)</w:t>
            </w:r>
          </w:p>
        </w:tc>
        <w:tc>
          <w:tcPr>
            <w:tcW w:w="328" w:type="pct"/>
            <w:shd w:val="clear" w:color="auto" w:fill="auto"/>
            <w:hideMark/>
          </w:tcPr>
          <w:p w14:paraId="6F8009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</w:t>
            </w:r>
          </w:p>
        </w:tc>
        <w:tc>
          <w:tcPr>
            <w:tcW w:w="185" w:type="pct"/>
            <w:shd w:val="clear" w:color="auto" w:fill="auto"/>
            <w:hideMark/>
          </w:tcPr>
          <w:p w14:paraId="1DF8F4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2C1ED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al and Child Health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14D3FA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34EEF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64511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B5A0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CE871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C5954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A169B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04741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8A7B3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49FCD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3C60FB1" w14:textId="051DDED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15 week course</w:t>
            </w:r>
          </w:p>
        </w:tc>
      </w:tr>
      <w:tr w:rsidR="007779C2" w:rsidRPr="007779C2" w14:paraId="065B7832" w14:textId="5054CE92" w:rsidTr="007A05D3">
        <w:trPr>
          <w:trHeight w:val="88"/>
        </w:trPr>
        <w:tc>
          <w:tcPr>
            <w:tcW w:w="139" w:type="pct"/>
          </w:tcPr>
          <w:p w14:paraId="7A626FF8" w14:textId="62FC36E5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Cheung&lt;/Author&gt;&lt;Year&gt;2011&lt;/Year&gt;&lt;RecNum&gt;598&lt;/RecNum&gt;&lt;DisplayText&gt;[12]&lt;/DisplayText&gt;&lt;record&gt;&lt;rec-number&gt;598&lt;/rec-number&gt;&lt;foreign-keys&gt;&lt;key app="EN" db-id="x0rf229d5ax0z5e50ee50zdsatw52txtrxvw" timestamp="1533606869"&gt;598&lt;/key&gt;&lt;/foreign-keys&gt;&lt;ref-type name="Journal Article"&gt;17&lt;/ref-type&gt;&lt;contributors&gt;&lt;authors&gt;&lt;author&gt;Cheung, Ngai Fen&lt;/author&gt;&lt;author&gt;Zhang, Liping&lt;/author&gt;&lt;author&gt;Mander, Rosemary&lt;/author&gt;&lt;author&gt;Xu, Xinfen&lt;/author&gt;&lt;author&gt;Wang, Xiaoli&lt;/author&gt;&lt;/authors&gt;&lt;/contributors&gt;&lt;titles&gt;&lt;title&gt;Proposed continuing professional education programme for midwives in China: New mothers&amp;apos; and midwives&amp;apos; views&lt;/title&gt;&lt;secondary-title&gt;Nurse Education Today&lt;/secondary-title&gt;&lt;/titles&gt;&lt;periodical&gt;&lt;full-title&gt;Nurse Education Today&lt;/full-title&gt;&lt;/periodical&gt;&lt;pages&gt;434-438 5p&lt;/pages&gt;&lt;volume&gt;31&lt;/volume&gt;&lt;number&gt;5&lt;/number&gt;&lt;dates&gt;&lt;year&gt;2011&lt;/year&gt;&lt;/dates&gt;&lt;urls&gt;&lt;related-urls&gt;&lt;url&gt;http://ac.els-cdn.com/S0260691710001632/1-s2.0-S0260691710001632-main.pdf?_tid=3ff5382e-25e2-11e7-a623-00000aacb35e&amp;amp;acdnat=1492704112_3b612d140045dc6f9bdad798253f3a53&lt;/url&gt;&lt;/related-urls&gt;&lt;/urls&gt;&lt;electronic-resource-num&gt;10.1016/j.nedt.2010.08.014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2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2D6E77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heung</w:t>
            </w:r>
          </w:p>
        </w:tc>
        <w:tc>
          <w:tcPr>
            <w:tcW w:w="220" w:type="pct"/>
            <w:shd w:val="clear" w:color="auto" w:fill="auto"/>
            <w:hideMark/>
          </w:tcPr>
          <w:p w14:paraId="01FD87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</w:t>
            </w:r>
          </w:p>
        </w:tc>
        <w:tc>
          <w:tcPr>
            <w:tcW w:w="185" w:type="pct"/>
            <w:shd w:val="clear" w:color="auto" w:fill="auto"/>
            <w:hideMark/>
          </w:tcPr>
          <w:p w14:paraId="7642AB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6B2CF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shd w:val="clear" w:color="auto" w:fill="auto"/>
            <w:hideMark/>
          </w:tcPr>
          <w:p w14:paraId="44D689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hina</w:t>
            </w:r>
          </w:p>
        </w:tc>
        <w:tc>
          <w:tcPr>
            <w:tcW w:w="208" w:type="pct"/>
            <w:shd w:val="clear" w:color="auto" w:fill="auto"/>
            <w:hideMark/>
          </w:tcPr>
          <w:p w14:paraId="7567AE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s (n=10) in n=7 cities</w:t>
            </w:r>
          </w:p>
        </w:tc>
        <w:tc>
          <w:tcPr>
            <w:tcW w:w="328" w:type="pct"/>
            <w:shd w:val="clear" w:color="auto" w:fill="auto"/>
            <w:hideMark/>
          </w:tcPr>
          <w:p w14:paraId="259996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shd w:val="clear" w:color="auto" w:fill="auto"/>
            <w:hideMark/>
          </w:tcPr>
          <w:p w14:paraId="101C8B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21C4B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294D4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2A776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D7254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61111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7E02E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E7072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AE82D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831AE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4EDD7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374E3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08585A3" w14:textId="65F9C254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6B614E88" w14:textId="7D64ACCE" w:rsidTr="007779C2">
        <w:trPr>
          <w:trHeight w:val="440"/>
        </w:trPr>
        <w:tc>
          <w:tcPr>
            <w:tcW w:w="139" w:type="pct"/>
          </w:tcPr>
          <w:p w14:paraId="7E1EBF5F" w14:textId="36EFD63A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Danda&lt;/Author&gt;&lt;Year&gt;2015&lt;/Year&gt;&lt;RecNum&gt;593&lt;/RecNum&gt;&lt;DisplayText&gt;[13]&lt;/DisplayText&gt;&lt;record&gt;&lt;rec-number&gt;593&lt;/rec-number&gt;&lt;foreign-keys&gt;&lt;key app="EN" db-id="x0rf229d5ax0z5e50ee50zdsatw52txtrxvw" timestamp="1533606869"&gt;593&lt;/key&gt;&lt;/foreign-keys&gt;&lt;ref-type name="Journal Article"&gt;17&lt;/ref-type&gt;&lt;contributors&gt;&lt;authors&gt;&lt;author&gt;Danda, Grace&lt;/author&gt;&lt;author&gt;Dube, Kushupika&lt;/author&gt;&lt;author&gt;Dube, Peggy&lt;/author&gt;&lt;author&gt;Mudokwenyu-Rawdon, Christina&lt;/author&gt;&lt;author&gt;Bedwell, Carol&lt;/author&gt;&lt;/authors&gt;&lt;/contributors&gt;&lt;titles&gt;&lt;title&gt;An observational study of midwives’ practices to prevent peripartum sepsis in Zimbabwe&lt;/title&gt;&lt;secondary-title&gt;African Journal of Midwifery &amp;amp; Women&amp;apos;s Health&lt;/secondary-title&gt;&lt;/titles&gt;&lt;periodical&gt;&lt;full-title&gt;African Journal of Midwifery &amp;amp; Women&amp;apos;s Health&lt;/full-title&gt;&lt;/periodical&gt;&lt;pages&gt;17-21 5p&lt;/pages&gt;&lt;volume&gt;9&lt;/volume&gt;&lt;number&gt;1&lt;/number&gt;&lt;dates&gt;&lt;year&gt;2015&lt;/year&gt;&lt;/dates&gt;&lt;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3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7CA09B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anda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388C47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5</w:t>
            </w:r>
          </w:p>
        </w:tc>
        <w:tc>
          <w:tcPr>
            <w:tcW w:w="185" w:type="pct"/>
            <w:shd w:val="clear" w:color="auto" w:fill="auto"/>
            <w:hideMark/>
          </w:tcPr>
          <w:p w14:paraId="78A73F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220" w:type="pct"/>
            <w:shd w:val="clear" w:color="auto" w:fill="auto"/>
            <w:hideMark/>
          </w:tcPr>
          <w:p w14:paraId="434DF1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2041FD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Zimbabwe</w:t>
            </w:r>
          </w:p>
        </w:tc>
        <w:tc>
          <w:tcPr>
            <w:tcW w:w="208" w:type="pct"/>
            <w:shd w:val="clear" w:color="auto" w:fill="auto"/>
            <w:hideMark/>
          </w:tcPr>
          <w:p w14:paraId="1EB04B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s (n=2)</w:t>
            </w:r>
          </w:p>
        </w:tc>
        <w:tc>
          <w:tcPr>
            <w:tcW w:w="328" w:type="pct"/>
            <w:shd w:val="clear" w:color="auto" w:fill="auto"/>
            <w:hideMark/>
          </w:tcPr>
          <w:p w14:paraId="6C53E3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shd w:val="clear" w:color="auto" w:fill="auto"/>
            <w:hideMark/>
          </w:tcPr>
          <w:p w14:paraId="6951FD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97029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EFC9B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BF8D1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397D1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249D0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4C949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1F50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14EBB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47CAB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DB9A0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541E0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A465EF0" w14:textId="39A0F884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6C6CA51" w14:textId="18B4D9A8" w:rsidTr="007779C2">
        <w:trPr>
          <w:trHeight w:val="220"/>
        </w:trPr>
        <w:tc>
          <w:tcPr>
            <w:tcW w:w="139" w:type="pct"/>
            <w:vMerge w:val="restart"/>
          </w:tcPr>
          <w:p w14:paraId="0F0EA495" w14:textId="0684C0DD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Danishevski&lt;/Author&gt;&lt;Year&gt;2009&lt;/Year&gt;&lt;RecNum&gt;245&lt;/RecNum&gt;&lt;DisplayText&gt;[14]&lt;/DisplayText&gt;&lt;record&gt;&lt;rec-number&gt;245&lt;/rec-number&gt;&lt;foreign-keys&gt;&lt;key app="EN" db-id="x0rf229d5ax0z5e50ee50zdsatw52txtrxvw" timestamp="1533606866"&gt;245&lt;/key&gt;&lt;/foreign-keys&gt;&lt;ref-type name="Journal Article"&gt;17&lt;/ref-type&gt;&lt;contributors&gt;&lt;authors&gt;&lt;author&gt;Danishevski, K.&lt;/author&gt;&lt;author&gt;McKee, M.&lt;/author&gt;&lt;author&gt;Balabanova, D.&lt;/author&gt;&lt;/authors&gt;&lt;/contributors&gt;&lt;titles&gt;&lt;title&gt;Variations in obstetric practice in Russia: a story of professional autonomy, isolation and limited evidence&lt;/title&gt;&lt;secondary-title&gt;International Journal of Health Planning &amp;amp; Management&lt;/secondary-title&gt;&lt;/titles&gt;&lt;periodical&gt;&lt;full-title&gt;International Journal of Health Planning &amp;amp; Management&lt;/full-title&gt;&lt;/periodical&gt;&lt;pages&gt;161-171 11p&lt;/pages&gt;&lt;volume&gt;24&lt;/volume&gt;&lt;number&gt;2&lt;/number&gt;&lt;dates&gt;&lt;year&gt;2009&lt;/year&gt;&lt;/dates&gt;&lt;urls&gt;&lt;related-urls&gt;&lt;url&gt;http://onlinelibrary.wiley.com/store/10.1002/hpm.934/asset/934_ftp.pdf?v=1&amp;amp;t=j1qlfvm6&amp;amp;s=31fe4972ccd430df4fc3567262dd46ffbbb1b65d&lt;/url&gt;&lt;/related-urls&gt;&lt;/urls&gt;&lt;electronic-resource-num&gt;10.1002/hpm.934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4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3FCC8E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anishevski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57AB201" w14:textId="35F0686A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6F0B88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4-2005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86E99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3604F5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ss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775311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ies (n=10 public, n=2 faith based) in Districts (n=2).  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48E262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FF02A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  <w:shd w:val="clear" w:color="auto" w:fill="auto"/>
            <w:hideMark/>
          </w:tcPr>
          <w:p w14:paraId="2B932F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8921A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80D2B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C5748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B84F9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77289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00A05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B8861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A2029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EE398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C60C0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D0ECBE8" w14:textId="6F6ABE4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residency training</w:t>
            </w:r>
          </w:p>
        </w:tc>
      </w:tr>
      <w:tr w:rsidR="007779C2" w:rsidRPr="007779C2" w14:paraId="6A37F8F2" w14:textId="6BB1873A" w:rsidTr="007A05D3">
        <w:trPr>
          <w:trHeight w:val="80"/>
        </w:trPr>
        <w:tc>
          <w:tcPr>
            <w:tcW w:w="139" w:type="pct"/>
            <w:vMerge/>
          </w:tcPr>
          <w:p w14:paraId="734C66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4F239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B9DC7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EF86A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B0E28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9375C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BDBF7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0B565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A0286B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DF7A1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0FFAB4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FEED4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85E15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C76F9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B4A59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6029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A198F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1A012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FD2F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0FD3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49DB755" w14:textId="6D12EAA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5EBAF8E5" w14:textId="018EE3B7" w:rsidTr="007A05D3">
        <w:trPr>
          <w:trHeight w:val="61"/>
        </w:trPr>
        <w:tc>
          <w:tcPr>
            <w:tcW w:w="139" w:type="pct"/>
          </w:tcPr>
          <w:p w14:paraId="0056541A" w14:textId="77CC9AD6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Dawson&lt;/Author&gt;&lt;Year&gt;2015&lt;/Year&gt;&lt;RecNum&gt;908&lt;/RecNum&gt;&lt;DisplayText&gt;[15]&lt;/DisplayText&gt;&lt;record&gt;&lt;rec-number&gt;908&lt;/rec-number&gt;&lt;foreign-keys&gt;&lt;key app="EN" db-id="x0rf229d5ax0z5e50ee50zdsatw52txtrxvw" timestamp="1533606871"&gt;908&lt;/key&gt;&lt;/foreign-keys&gt;&lt;ref-type name="Journal Article"&gt;17&lt;/ref-type&gt;&lt;contributors&gt;&lt;authors&gt;&lt;author&gt;Dawson, A.;Kililo, M.;Geita, L.;Mola, G.;Brodie, P. M.;Rumsey, M.;Copeland, F.;Neill, A.;Homer, C. S.&lt;/author&gt;&lt;/authors&gt;&lt;/contributors&gt;&lt;titles&gt;&lt;title&gt;Midwifery capacity building in Papua New Guinea: Key achievements and ways forward&lt;/title&gt;&lt;secondary-title&gt;Women Birth&lt;/secondary-title&gt;&lt;/titles&gt;&lt;periodical&gt;&lt;full-title&gt;Women Birth&lt;/full-title&gt;&lt;/periodical&gt;&lt;dates&gt;&lt;year&gt;2015&lt;/year&gt;&lt;/dates&gt;&lt;accession-num&gt;26563637&lt;/accession-num&gt;&lt;urls&gt;&lt;related-urls&gt;&lt;url&gt;http://ac.els-cdn.com/S1871519215003273/1-s2.0-S1871519215003273-main.pdf?_tid=7ea6a9c6-96e6-11e6-8530-00000aacb35e&amp;amp;acdnat=1476982919_b6c826358e381182ec6af72774f7f7ea&lt;/url&gt;&lt;/related-urls&gt;&lt;/urls&gt;&lt;electronic-resource-num&gt;10.1016/j.wombi.2015.10.007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5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0AE52A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awson</w:t>
            </w:r>
          </w:p>
        </w:tc>
        <w:tc>
          <w:tcPr>
            <w:tcW w:w="220" w:type="pct"/>
            <w:shd w:val="clear" w:color="auto" w:fill="auto"/>
            <w:hideMark/>
          </w:tcPr>
          <w:p w14:paraId="1498C4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5</w:t>
            </w:r>
          </w:p>
        </w:tc>
        <w:tc>
          <w:tcPr>
            <w:tcW w:w="185" w:type="pct"/>
            <w:shd w:val="clear" w:color="auto" w:fill="auto"/>
            <w:hideMark/>
          </w:tcPr>
          <w:p w14:paraId="43A900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-2012</w:t>
            </w:r>
          </w:p>
        </w:tc>
        <w:tc>
          <w:tcPr>
            <w:tcW w:w="220" w:type="pct"/>
            <w:shd w:val="clear" w:color="auto" w:fill="auto"/>
            <w:hideMark/>
          </w:tcPr>
          <w:p w14:paraId="45931B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shd w:val="clear" w:color="auto" w:fill="auto"/>
            <w:hideMark/>
          </w:tcPr>
          <w:p w14:paraId="37A247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apua New Guinea</w:t>
            </w:r>
          </w:p>
        </w:tc>
        <w:tc>
          <w:tcPr>
            <w:tcW w:w="208" w:type="pct"/>
            <w:shd w:val="clear" w:color="auto" w:fill="auto"/>
            <w:hideMark/>
          </w:tcPr>
          <w:p w14:paraId="67A0F0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s (n=4) with midwifery schools</w:t>
            </w:r>
          </w:p>
        </w:tc>
        <w:tc>
          <w:tcPr>
            <w:tcW w:w="328" w:type="pct"/>
            <w:shd w:val="clear" w:color="auto" w:fill="auto"/>
            <w:hideMark/>
          </w:tcPr>
          <w:p w14:paraId="243FE1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shd w:val="clear" w:color="auto" w:fill="auto"/>
            <w:hideMark/>
          </w:tcPr>
          <w:p w14:paraId="41CD9F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  <w:shd w:val="clear" w:color="auto" w:fill="auto"/>
            <w:hideMark/>
          </w:tcPr>
          <w:p w14:paraId="087162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0CECE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8D7D2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AC247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A3CDF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C5F16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6F9C7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772F8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0C008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0A2E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BA908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1C2A0EC" w14:textId="09C11DD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Midwifery school, 12 months</w:t>
            </w:r>
          </w:p>
        </w:tc>
      </w:tr>
      <w:tr w:rsidR="007779C2" w:rsidRPr="007779C2" w14:paraId="59E7FFBA" w14:textId="02A4557B" w:rsidTr="007A05D3">
        <w:trPr>
          <w:trHeight w:val="61"/>
        </w:trPr>
        <w:tc>
          <w:tcPr>
            <w:tcW w:w="139" w:type="pct"/>
          </w:tcPr>
          <w:p w14:paraId="45EB4EF2" w14:textId="50A855A3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Del Hierro&lt;/Author&gt;&lt;Year&gt;2014&lt;/Year&gt;&lt;RecNum&gt;907&lt;/RecNum&gt;&lt;DisplayText&gt;[16]&lt;/DisplayText&gt;&lt;record&gt;&lt;rec-number&gt;907&lt;/rec-number&gt;&lt;foreign-keys&gt;&lt;key app="EN" db-id="x0rf229d5ax0z5e50ee50zdsatw52txtrxvw" timestamp="1533606871"&gt;907&lt;/key&gt;&lt;/foreign-keys&gt;&lt;ref-type name="Journal Article"&gt;17&lt;/ref-type&gt;&lt;contributors&gt;&lt;authors&gt;&lt;author&gt;Del Hierro, G. S.;Remmen, R.;Verhoeven, V.;Van Royen, P.;Hendrickx, K.&lt;/author&gt;&lt;/authors&gt;&lt;/contributors&gt;&lt;titles&gt;&lt;title&gt;Are recent graduates enough prepared to perform obstetric skills in their rural and compulsory year? A study from Ecuador&lt;/title&gt;&lt;secondary-title&gt;BMJ Open&lt;/secondary-title&gt;&lt;/titles&gt;&lt;periodical&gt;&lt;full-title&gt;BMJ Open&lt;/full-title&gt;&lt;abbr-1&gt;BMJ open&lt;/abbr-1&gt;&lt;/periodical&gt;&lt;volume&gt;4&lt;/volume&gt;&lt;number&gt;7&lt;/number&gt;&lt;dates&gt;&lt;year&gt;2014&lt;/year&gt;&lt;/dates&gt;&lt;accession-num&gt;2014517331&lt;/accession-num&gt;&lt;urls&gt;&lt;related-urls&gt;&lt;url&gt;http://bmjopen.bmj.com/content/4/7/e005759.full.pdf+html; http://ovidsp.ovid.com/ovidweb.cgi?T=JS&amp;amp;CSC=Y&amp;amp;NEWS=N&amp;amp;PAGE=fulltext&amp;amp;D=emed12&amp;amp;AN=2014517331; http://dc8qa4cy3n.search.serialssolutions.com/?url_ver=Z39.88-2004&amp;amp;rft_val_fmt=info:ofi/fmt:kev:mtx:journa;http://bmjopen.bmj.com/content/4/7/e005759.full.pdf&lt;/url&gt;&lt;/related-urls&gt;&lt;/urls&gt;&lt;electronic-resource-num&gt;http://dx.doi.org/10.1136/bmjopen-2014-005759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6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6F4067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gram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el</w:t>
            </w:r>
            <w:proofErr w:type="gram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ierro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14BCDA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shd w:val="clear" w:color="auto" w:fill="auto"/>
            <w:hideMark/>
          </w:tcPr>
          <w:p w14:paraId="2C219A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04403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6C5671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cuador</w:t>
            </w:r>
          </w:p>
        </w:tc>
        <w:tc>
          <w:tcPr>
            <w:tcW w:w="208" w:type="pct"/>
            <w:shd w:val="clear" w:color="auto" w:fill="auto"/>
            <w:hideMark/>
          </w:tcPr>
          <w:p w14:paraId="4B4E6C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rovince (n=1)</w:t>
            </w:r>
          </w:p>
        </w:tc>
        <w:tc>
          <w:tcPr>
            <w:tcW w:w="328" w:type="pct"/>
            <w:shd w:val="clear" w:color="auto" w:fill="auto"/>
            <w:hideMark/>
          </w:tcPr>
          <w:p w14:paraId="1AA88B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enter</w:t>
            </w:r>
          </w:p>
        </w:tc>
        <w:tc>
          <w:tcPr>
            <w:tcW w:w="185" w:type="pct"/>
            <w:shd w:val="clear" w:color="auto" w:fill="auto"/>
            <w:hideMark/>
          </w:tcPr>
          <w:p w14:paraId="4F0966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36A6CF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3866A9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571DC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C3651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ADA27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E21B7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9C66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10259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23650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8B49F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45B9E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5700328" w14:textId="50A3008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residency training</w:t>
            </w:r>
          </w:p>
        </w:tc>
      </w:tr>
      <w:tr w:rsidR="007779C2" w:rsidRPr="007779C2" w14:paraId="4ACC247D" w14:textId="65360D91" w:rsidTr="007779C2">
        <w:trPr>
          <w:trHeight w:val="440"/>
        </w:trPr>
        <w:tc>
          <w:tcPr>
            <w:tcW w:w="139" w:type="pct"/>
            <w:vMerge w:val="restart"/>
          </w:tcPr>
          <w:p w14:paraId="344A79EF" w14:textId="3C2BCA7D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Demaria&lt;/Author&gt;&lt;Year&gt;2012&lt;/Year&gt;&lt;RecNum&gt;292&lt;/RecNum&gt;&lt;DisplayText&gt;[17]&lt;/DisplayText&gt;&lt;record&gt;&lt;rec-number&gt;292&lt;/rec-number&gt;&lt;foreign-keys&gt;&lt;key app="EN" db-id="x0rf229d5ax0z5e50ee50zdsatw52txtrxvw" timestamp="1533606866"&gt;292&lt;/key&gt;&lt;/foreign-keys&gt;&lt;ref-type name="Journal Article"&gt;17&lt;/ref-type&gt;&lt;contributors&gt;&lt;authors&gt;&lt;author&gt;Demaria, L. M.&lt;/author&gt;&lt;author&gt;Campero, L.&lt;/author&gt;&lt;author&gt;Vidler, M.&lt;/author&gt;&lt;author&gt;Walker, D.&lt;/author&gt;&lt;/authors&gt;&lt;/contributors&gt;&lt;titles&gt;&lt;title&gt;Non-physician providers of obstetric care in Mexico: Perspectives of physicians, obstetric nurses and professional midwives&lt;/title&gt;&lt;/titles&gt;&lt;pages&gt;6&lt;/pages&gt;&lt;volume&gt;10&lt;/volume&gt;&lt;dates&gt;&lt;year&gt;2012&lt;/year&gt;&lt;/dates&gt;&lt;urls&gt;&lt;related-urls&gt;&lt;url&gt;http://download.springer.com/static/pdf/968/art%253A10.1186%252F1478-4491-10-6.pdf?originUrl=http%3A%2F%2Fhuman-resources-health.biomedcentral.com%2Farticle%2F10.1186%2F1478-4491-10-6&amp;amp;token2=exp=1492704367~acl=%2Fstatic%2Fpdf%2F968%2Fart%25253A10.1186%25252F1478-4491-10-6.pdf*~hmac=07a6a046aee0b9c6ca4250e39c0e5b602ec3306375e9deeb649115b71bc32f9f&lt;/url&gt;&lt;/related-urls&gt;&lt;/urls&gt;&lt;electronic-resource-num&gt;10.1186/1478-4491-10-6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7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283486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eMaria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22699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DD181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7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96376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47D1AE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xico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521A93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s (n=2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609F49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9C655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28B9C5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ist Physician</w:t>
            </w:r>
          </w:p>
        </w:tc>
        <w:tc>
          <w:tcPr>
            <w:tcW w:w="219" w:type="pct"/>
            <w:shd w:val="clear" w:color="auto" w:fill="auto"/>
            <w:hideMark/>
          </w:tcPr>
          <w:p w14:paraId="79DC15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B357F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E7A60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7D007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B16F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C067C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FF3D8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8D7EE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ED9EC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94A19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5B36424" w14:textId="1858D83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residency training</w:t>
            </w:r>
          </w:p>
        </w:tc>
      </w:tr>
      <w:tr w:rsidR="007779C2" w:rsidRPr="007779C2" w14:paraId="52D60D26" w14:textId="2E15AB92" w:rsidTr="007779C2">
        <w:trPr>
          <w:trHeight w:val="440"/>
        </w:trPr>
        <w:tc>
          <w:tcPr>
            <w:tcW w:w="139" w:type="pct"/>
            <w:vMerge/>
          </w:tcPr>
          <w:p w14:paraId="14A09B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07BC5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757FE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5BD34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6A307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756A5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20AD3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465E1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38776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ED94E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Obstetric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219B2F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985F4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2F3B7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ADA8D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D798B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AE894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78A29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A77CB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0D936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805D5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063C87F" w14:textId="236BC29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+ one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yr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 in-service attending &gt;20 births</w:t>
            </w:r>
          </w:p>
        </w:tc>
      </w:tr>
      <w:tr w:rsidR="007779C2" w:rsidRPr="007779C2" w14:paraId="64C08ED5" w14:textId="5F0F7C6A" w:rsidTr="007779C2">
        <w:trPr>
          <w:trHeight w:val="440"/>
        </w:trPr>
        <w:tc>
          <w:tcPr>
            <w:tcW w:w="139" w:type="pct"/>
            <w:vMerge/>
          </w:tcPr>
          <w:p w14:paraId="78C33A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4A931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9CC6C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2620F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6F573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1571F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65F9F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D66A3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59EFC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F4B6A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rofessional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B3974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62992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3E311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11F5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0F362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41FFD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A4CCF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FB783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2E10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84C5E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024C4E6" w14:textId="7816254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292B8EC6" w14:textId="4DA295F4" w:rsidTr="007779C2">
        <w:trPr>
          <w:trHeight w:val="220"/>
        </w:trPr>
        <w:tc>
          <w:tcPr>
            <w:tcW w:w="139" w:type="pct"/>
            <w:vMerge w:val="restart"/>
          </w:tcPr>
          <w:p w14:paraId="4A345C1E" w14:textId="229B57B4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Dgedge&lt;/Author&gt;&lt;Year&gt;2014&lt;/Year&gt;&lt;RecNum&gt;166&lt;/RecNum&gt;&lt;DisplayText&gt;[18]&lt;/DisplayText&gt;&lt;record&gt;&lt;rec-number&gt;166&lt;/rec-number&gt;&lt;foreign-keys&gt;&lt;key app="EN" db-id="x0rf229d5ax0z5e50ee50zdsatw52txtrxvw" timestamp="1533606830"&gt;166&lt;/key&gt;&lt;/foreign-keys&gt;&lt;ref-type name="Journal Article"&gt;17&lt;/ref-type&gt;&lt;contributors&gt;&lt;authors&gt;&lt;author&gt;Dgedge, Martinho;Mendoza, Angel;Necochea, Edgar;Bossemeyer, Debora;Rajabo, Maharifa;Fullerton, Judith&lt;/author&gt;&lt;/authors&gt;&lt;/contributors&gt;&lt;titles&gt;&lt;title&gt;Assessment of the nursing skill mix in Mozambique using a task analysis methodology&lt;/title&gt;&lt;secondary-title&gt;Human Resources for Health&lt;/secondary-title&gt;&lt;/titles&gt;&lt;periodical&gt;&lt;full-title&gt;Hum Resour Health&lt;/full-title&gt;&lt;abbr-1&gt;Human resources for health&lt;/abbr-1&gt;&lt;/periodical&gt;&lt;pages&gt;5-5 1p&lt;/pages&gt;&lt;volume&gt;12&lt;/volume&gt;&lt;number&gt;1&lt;/number&gt;&lt;dates&gt;&lt;year&gt;2014&lt;/year&gt;&lt;/dates&gt;&lt;publisher&gt;BioMed Central&lt;/publisher&gt;&lt;accession-num&gt;107883685. Language: English. Entry Date: 20150306. Revision Date: 20150712. Publication Type: Journal Article&lt;/accession-num&gt;&lt;urls&gt;&lt;related-urls&gt;&lt;url&gt;http://ezproxy.lib.ucalgary.ca/login?url=http://search.ebscohost.com/login.aspx?direct=true&amp;amp;db=rzh&amp;amp;AN=107883685&amp;amp;site=ehost-live;http://download.springer.com/static/pdf/889/art%253A10.1186%252F1478-4491-12-5.pdf?originUrl=http%3A%2F%2Fhuman-resources-health.biomedcentral.com%2Farticle%2F10.1186%2F1478-4491-12-5&amp;amp;token2=exp=1476983096~acl=%2Fstatic%2Fpdf%2F889%2Fart%25253A10.1186%25252F1478-4491-12-5.pdf*~hmac=0061a260121ea2b87b231d9217c565858a5e92349cbeba8e519c0264e95b2767&lt;/url&gt;&lt;/related-urls&gt;&lt;/urls&gt;&lt;electronic-resource-num&gt;10.1186/1478-4491-12-5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8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55BEC3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gedge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125D7A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73286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8-2009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585067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1FACAA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ozambique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3E1E72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11E0C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68C228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B8DB4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065B08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6D707A5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F11B3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51268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E525D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8DA86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25BD0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74AA9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64B93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C7114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15F88C8" w14:textId="04A0F4A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3334F4CD" w14:textId="790F4402" w:rsidTr="007779C2">
        <w:trPr>
          <w:trHeight w:val="660"/>
        </w:trPr>
        <w:tc>
          <w:tcPr>
            <w:tcW w:w="139" w:type="pct"/>
            <w:vMerge/>
          </w:tcPr>
          <w:p w14:paraId="0710FE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1FF38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73310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D052F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AEF4C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94D25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FB652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07B02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A1BE2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AC3DE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al and Child Health Nurse (B-level)</w:t>
            </w:r>
          </w:p>
        </w:tc>
        <w:tc>
          <w:tcPr>
            <w:tcW w:w="219" w:type="pct"/>
            <w:shd w:val="clear" w:color="auto" w:fill="auto"/>
            <w:hideMark/>
          </w:tcPr>
          <w:p w14:paraId="772F9F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8F7B1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16F4A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57F25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D173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3464C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B0123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5AD10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B6415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9A467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9B0FB88" w14:textId="2DD5844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073B6E8F" w14:textId="75AE8584" w:rsidTr="007A05D3">
        <w:trPr>
          <w:trHeight w:val="61"/>
        </w:trPr>
        <w:tc>
          <w:tcPr>
            <w:tcW w:w="139" w:type="pct"/>
            <w:vMerge/>
          </w:tcPr>
          <w:p w14:paraId="11A02B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8ACBF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63FDD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B270D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44002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69ED4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6569F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42D1D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1C1AE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E4E93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al and Child Health Nurse (Mid-level)</w:t>
            </w:r>
          </w:p>
        </w:tc>
        <w:tc>
          <w:tcPr>
            <w:tcW w:w="219" w:type="pct"/>
            <w:shd w:val="clear" w:color="auto" w:fill="auto"/>
            <w:hideMark/>
          </w:tcPr>
          <w:p w14:paraId="078501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49D7C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8C788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9D5ED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F0B6A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FBBF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BE05D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9677C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22049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B203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345157C" w14:textId="733F7B3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CA9FB17" w14:textId="4C560BB1" w:rsidTr="007779C2">
        <w:trPr>
          <w:trHeight w:val="440"/>
        </w:trPr>
        <w:tc>
          <w:tcPr>
            <w:tcW w:w="139" w:type="pct"/>
            <w:vMerge/>
          </w:tcPr>
          <w:p w14:paraId="0E0D09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5293A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9BE3D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23BA2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4D248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2454B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77204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C2B11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B59D0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F9487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Agent (Basic-level)</w:t>
            </w:r>
          </w:p>
        </w:tc>
        <w:tc>
          <w:tcPr>
            <w:tcW w:w="219" w:type="pct"/>
            <w:shd w:val="clear" w:color="auto" w:fill="auto"/>
            <w:hideMark/>
          </w:tcPr>
          <w:p w14:paraId="700DA7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6DB34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26C25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9E05E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A5B2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2CC88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BA729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6E5A3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BCCD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1E7C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C0B5062" w14:textId="6565EEE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501AE91" w14:textId="79177339" w:rsidTr="007779C2">
        <w:trPr>
          <w:trHeight w:val="440"/>
        </w:trPr>
        <w:tc>
          <w:tcPr>
            <w:tcW w:w="139" w:type="pct"/>
            <w:vMerge/>
          </w:tcPr>
          <w:p w14:paraId="701267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D07C1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D9BEC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1D14C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5801C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EC4BC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C869D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36645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575B7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009FD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Technician (Mid-level)</w:t>
            </w:r>
          </w:p>
        </w:tc>
        <w:tc>
          <w:tcPr>
            <w:tcW w:w="219" w:type="pct"/>
            <w:shd w:val="clear" w:color="auto" w:fill="auto"/>
            <w:hideMark/>
          </w:tcPr>
          <w:p w14:paraId="2A40A7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D6651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9596A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629F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0937C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50C87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CC755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62632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26B95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45C53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3AC57AF" w14:textId="1289ECC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F6716BA" w14:textId="55AC7F5B" w:rsidTr="007779C2">
        <w:trPr>
          <w:trHeight w:val="220"/>
        </w:trPr>
        <w:tc>
          <w:tcPr>
            <w:tcW w:w="139" w:type="pct"/>
            <w:vMerge/>
          </w:tcPr>
          <w:p w14:paraId="6C92D1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7786F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26310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D80E2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480FA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30B0D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A01AB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D2E9A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FF7E7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47344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650D71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4FD30A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E46D2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0937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2AFA5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76EA4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A988F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9D034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37B45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B14FE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59EBB65" w14:textId="504C78B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CE76D17" w14:textId="4587FCC4" w:rsidTr="007779C2">
        <w:trPr>
          <w:trHeight w:val="440"/>
        </w:trPr>
        <w:tc>
          <w:tcPr>
            <w:tcW w:w="139" w:type="pct"/>
          </w:tcPr>
          <w:p w14:paraId="70DFC15F" w14:textId="0BA88BE9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Dickerson&lt;/Author&gt;&lt;Year&gt;2014&lt;/Year&gt;&lt;RecNum&gt;1121&lt;/RecNum&gt;&lt;DisplayText&gt;[19]&lt;/DisplayText&gt;&lt;record&gt;&lt;rec-number&gt;1121&lt;/rec-number&gt;&lt;foreign-keys&gt;&lt;key app="EN" db-id="x0rf229d5ax0z5e50ee50zdsatw52txtrxvw" timestamp="1533606873"&gt;1121&lt;/key&gt;&lt;/foreign-keys&gt;&lt;ref-type name="Journal Article"&gt;17&lt;/ref-type&gt;&lt;contributors&gt;&lt;authors&gt;&lt;author&gt;Dickerson, Anissa E.;Foster, Jennifer W.;Andes, Karen L.&lt;/author&gt;&lt;/authors&gt;&lt;/contributors&gt;&lt;titles&gt;&lt;title&gt;A profile of midwifery in Paraguay&lt;/title&gt;&lt;secondary-title&gt;Midwifery&lt;/secondary-title&gt;&lt;/titles&gt;&lt;periodical&gt;&lt;full-title&gt;Midwifery&lt;/full-title&gt;&lt;/periodical&gt;&lt;pages&gt;1048-1055 8p&lt;/pages&gt;&lt;volume&gt;30&lt;/volume&gt;&lt;number&gt;10&lt;/number&gt;&lt;dates&gt;&lt;year&gt;2014&lt;/year&gt;&lt;/dates&gt;&lt;pub-location&gt;Philadelphia, Pennsylvania&lt;/pub-location&gt;&lt;publisher&gt;Elsevier Inc.&lt;/publisher&gt;&lt;accession-num&gt;107832248. Language: English. Entry Date: 20141008. Revision Date: 20150819. Publication Type: Journal Article&lt;/accession-num&gt;&lt;urls&gt;&lt;related-urls&gt;&lt;url&gt;http://ezproxy.lib.ucalgary.ca/login?url=http://search.ebscohost.com/login.aspx?direct=true&amp;amp;db=rzh&amp;amp;AN=107832248&amp;amp;site=ehost-live;http://ac.els-cdn.com/S0266613813003033/1-s2.0-S0266613813003033-main.pdf?_tid=889462f2-96e6-11e6-81d8-00000aacb35f&amp;amp;acdnat=1476982936_d675161341f9dbb2d1910fc65bad6aa7&lt;/url&gt;&lt;/related-urls&gt;&lt;/urls&gt;&lt;electronic-resource-num&gt;10.1016/j.midw.2013.10.011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19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530A57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ckerson</w:t>
            </w:r>
          </w:p>
        </w:tc>
        <w:tc>
          <w:tcPr>
            <w:tcW w:w="220" w:type="pct"/>
            <w:shd w:val="clear" w:color="auto" w:fill="auto"/>
            <w:hideMark/>
          </w:tcPr>
          <w:p w14:paraId="4ED016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shd w:val="clear" w:color="auto" w:fill="auto"/>
            <w:hideMark/>
          </w:tcPr>
          <w:p w14:paraId="200963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33A98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shd w:val="clear" w:color="auto" w:fill="auto"/>
            <w:hideMark/>
          </w:tcPr>
          <w:p w14:paraId="19F4EF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araguay</w:t>
            </w:r>
          </w:p>
        </w:tc>
        <w:tc>
          <w:tcPr>
            <w:tcW w:w="208" w:type="pct"/>
            <w:shd w:val="clear" w:color="auto" w:fill="auto"/>
            <w:hideMark/>
          </w:tcPr>
          <w:p w14:paraId="64A6ED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s (n=5)</w:t>
            </w:r>
          </w:p>
        </w:tc>
        <w:tc>
          <w:tcPr>
            <w:tcW w:w="328" w:type="pct"/>
            <w:shd w:val="clear" w:color="auto" w:fill="auto"/>
            <w:hideMark/>
          </w:tcPr>
          <w:p w14:paraId="72EEB9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shd w:val="clear" w:color="auto" w:fill="auto"/>
            <w:hideMark/>
          </w:tcPr>
          <w:p w14:paraId="4B56D8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DC523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6EE333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D3746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C88B4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375EC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DF291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DB29E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867F5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75284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3C24D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1BFD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CF8B456" w14:textId="20C0AF3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7E62BF88" w14:textId="3C2B0582" w:rsidTr="007779C2">
        <w:trPr>
          <w:trHeight w:val="220"/>
        </w:trPr>
        <w:tc>
          <w:tcPr>
            <w:tcW w:w="139" w:type="pct"/>
            <w:vMerge w:val="restart"/>
          </w:tcPr>
          <w:p w14:paraId="1550E8B8" w14:textId="1D6B443E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Dogba&lt;/Author&gt;&lt;Year&gt;2012&lt;/Year&gt;&lt;RecNum&gt;1116&lt;/RecNum&gt;&lt;DisplayText&gt;[20]&lt;/DisplayText&gt;&lt;record&gt;&lt;rec-number&gt;1116&lt;/rec-number&gt;&lt;foreign-keys&gt;&lt;key app="EN" db-id="x0rf229d5ax0z5e50ee50zdsatw52txtrxvw" timestamp="1533606873"&gt;1116&lt;/key&gt;&lt;/foreign-keys&gt;&lt;ref-type name="Journal Article"&gt;17&lt;/ref-type&gt;&lt;contributors&gt;&lt;authors&gt;&lt;author&gt;Dogba, Maman;Fournier, Pierre;Berthe-Cisse, Safoura&lt;/author&gt;&lt;/authors&gt;&lt;/contributors&gt;&lt;titles&gt;&lt;title&gt;Qualification of Staff, Organization of Services, and Management of Pregnant Women in Rural Settings: The Case of Diema and Kayes Districts (Mali)&lt;/title&gt;&lt;secondary-title&gt;ISRN Obstetrics &amp;amp; Gynecology&lt;/secondary-title&gt;&lt;/titles&gt;&lt;periodical&gt;&lt;full-title&gt;ISRN Obstetrics &amp;amp; Gynecology&lt;/full-title&gt;&lt;/periodical&gt;&lt;pages&gt;8p-8p 1p&lt;/pages&gt;&lt;dates&gt;&lt;year&gt;2012&lt;/year&gt;&lt;/dates&gt;&lt;pub-location&gt;New York, New York&lt;/pub-location&gt;&lt;publisher&gt;Hindawi Publishing Corporation&lt;/publisher&gt;&lt;accession-num&gt;103930705. Language: English. Entry Date: 20140425. Revision Date: 20150710. Publication Type: Journal Article&lt;/accession-num&gt;&lt;urls&gt;&lt;related-urls&gt;&lt;url&gt;http://ezproxy.lib.ucalgary.ca/login?url=http://search.ebscohost.com/login.aspx?direct=true&amp;amp;db=rzh&amp;amp;AN=103930705&amp;amp;site=ehost-live&lt;/url&gt;&lt;/related-urls&gt;&lt;/urls&gt;&lt;electronic-resource-num&gt;2012/649412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0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5BFC9A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gba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4C9DB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F097F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A5E14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litative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465324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li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7EBB51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Community Health Centers 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(n=25) in one Region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732E27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Health Center (Community)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CBD49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14B758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58C663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DDFF1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343BD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8C769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52717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7CFF9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09B3E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EA9A0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C772F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37804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97F23E4" w14:textId="1B0ED8E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1374A34" w14:textId="7D90CF98" w:rsidTr="007779C2">
        <w:trPr>
          <w:trHeight w:val="220"/>
        </w:trPr>
        <w:tc>
          <w:tcPr>
            <w:tcW w:w="139" w:type="pct"/>
            <w:vMerge/>
          </w:tcPr>
          <w:p w14:paraId="2D5ABB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CE235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D3228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83A64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332A0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84C89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B50AC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0E97D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87DCB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CED9A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ron</w:t>
            </w:r>
          </w:p>
        </w:tc>
        <w:tc>
          <w:tcPr>
            <w:tcW w:w="219" w:type="pct"/>
            <w:shd w:val="clear" w:color="auto" w:fill="auto"/>
            <w:hideMark/>
          </w:tcPr>
          <w:p w14:paraId="724EC8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3716F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ot 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1CE0D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8F2AA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71FD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02835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19C7A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B25DD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9EF4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B0746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778FE65" w14:textId="23A3DC6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6656229B" w14:textId="37C42C0E" w:rsidTr="007779C2">
        <w:trPr>
          <w:trHeight w:val="220"/>
        </w:trPr>
        <w:tc>
          <w:tcPr>
            <w:tcW w:w="139" w:type="pct"/>
            <w:vMerge/>
          </w:tcPr>
          <w:p w14:paraId="2126A1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21657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E164D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8A1BE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00C67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6E01A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E6358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4381C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7996F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44DB1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539138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53AD7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D6DC4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721CE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6ED42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72EF7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FD676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19664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8B87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0DA00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BDAD3DF" w14:textId="604C188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AAA3E95" w14:textId="14FF1A76" w:rsidTr="007779C2">
        <w:trPr>
          <w:trHeight w:val="220"/>
        </w:trPr>
        <w:tc>
          <w:tcPr>
            <w:tcW w:w="139" w:type="pct"/>
            <w:vMerge/>
          </w:tcPr>
          <w:p w14:paraId="117A8E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5BA41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573C7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5B869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EC4F5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4FCBD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F0BCC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2B329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E4033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FF891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E04FF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0DD2A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FA34E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6FAEE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39079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88300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4B962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708F3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D7C21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179B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9A6CB81" w14:textId="62554E6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F529E43" w14:textId="2ED9D4E7" w:rsidTr="007779C2">
        <w:trPr>
          <w:trHeight w:val="220"/>
        </w:trPr>
        <w:tc>
          <w:tcPr>
            <w:tcW w:w="139" w:type="pct"/>
            <w:vMerge/>
          </w:tcPr>
          <w:p w14:paraId="302FBD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28232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7D710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0ACF8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6D904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E949F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6C3AE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C1A95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2D82D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A6182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59DAA2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39A1B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A1F58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F9A7D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4C02E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BD2AB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BFBD8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7AC58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9C71A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448F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5C96EDE" w14:textId="7DADA61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</w:t>
            </w:r>
          </w:p>
        </w:tc>
      </w:tr>
      <w:tr w:rsidR="007779C2" w:rsidRPr="007779C2" w14:paraId="493371BC" w14:textId="4BAF2964" w:rsidTr="007779C2">
        <w:trPr>
          <w:trHeight w:val="220"/>
        </w:trPr>
        <w:tc>
          <w:tcPr>
            <w:tcW w:w="139" w:type="pct"/>
            <w:vMerge/>
          </w:tcPr>
          <w:p w14:paraId="4F8E53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22228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37D61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C09FB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5F77B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2383D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2A87F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5320B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BE3BE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B029A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Obstetric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0DFBC8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F4F98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BAC84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46E13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DFA1C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F2064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8ACF4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E239E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9037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A759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9D3CD27" w14:textId="09C90CE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6B4544A5" w14:textId="6D721341" w:rsidTr="007779C2">
        <w:trPr>
          <w:trHeight w:val="440"/>
        </w:trPr>
        <w:tc>
          <w:tcPr>
            <w:tcW w:w="139" w:type="pct"/>
            <w:vMerge w:val="restart"/>
          </w:tcPr>
          <w:p w14:paraId="559F0FB0" w14:textId="16DDD3DF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Erlandsson&lt;/Author&gt;&lt;Year&gt;2014&lt;/Year&gt;&lt;RecNum&gt;1111&lt;/RecNum&gt;&lt;DisplayText&gt;[21]&lt;/DisplayText&gt;&lt;record&gt;&lt;rec-number&gt;1111&lt;/rec-number&gt;&lt;foreign-keys&gt;&lt;key app="EN" db-id="x0rf229d5ax0z5e50ee50zdsatw52txtrxvw" timestamp="1533606873"&gt;1111&lt;/key&gt;&lt;/foreign-keys&gt;&lt;ref-type name="Journal Article"&gt;17&lt;/ref-type&gt;&lt;contributors&gt;&lt;authors&gt;&lt;author&gt;Erlandsson, Kerstin;Sayami, Jamuna Tamrakar;Sapkota, Sabitri&lt;/author&gt;&lt;/authors&gt;&lt;/contributors&gt;&lt;titles&gt;&lt;title&gt;Safety before comfort: a focused enquiry of Nepal skilled birth attendants&amp;apos; concepts of respectful maternity care&lt;/title&gt;&lt;secondary-title&gt;Evidence Based Midwifery&lt;/secondary-title&gt;&lt;/titles&gt;&lt;periodical&gt;&lt;full-title&gt;Evidence Based Midwifery&lt;/full-title&gt;&lt;/periodical&gt;&lt;pages&gt;59-64 6p&lt;/pages&gt;&lt;volume&gt;12&lt;/volume&gt;&lt;number&gt;2&lt;/number&gt;&lt;dates&gt;&lt;year&gt;2014&lt;/year&gt;&lt;/dates&gt;&lt;pub-location&gt;, &amp;lt;Blank&amp;gt;&lt;/pub-location&gt;&lt;publisher&gt;Redactive Publishing Ltd.&lt;/publisher&gt;&lt;accession-num&gt;103952350. Language: English. Entry Date: 20140603. Revision Date: 20150818. Publication Type: Journal Article&lt;/accession-num&gt;&lt;urls&gt;&lt;related-urls&gt;&lt;url&gt;http://ezproxy.lib.ucalgary.ca/login?url=http://search.ebscohost.com/login.aspx?direct=true&amp;amp;db=rzh&amp;amp;AN=103952350&amp;amp;site=ehost-live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1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5229BD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rlandsson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65163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B5E89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14DF50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litative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56185A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epal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7F5CCF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s (n=2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269379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Tertiary)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2B50A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  <w:shd w:val="clear" w:color="auto" w:fill="auto"/>
            <w:hideMark/>
          </w:tcPr>
          <w:p w14:paraId="766F76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D2732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3D09B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4DFBB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61FE6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CF7C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2E962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E69DF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E9CE8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4A2A0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00AE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C598665" w14:textId="00FFF5D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B27B0B4" w14:textId="2185AC2E" w:rsidTr="007779C2">
        <w:trPr>
          <w:trHeight w:val="220"/>
        </w:trPr>
        <w:tc>
          <w:tcPr>
            <w:tcW w:w="139" w:type="pct"/>
            <w:vMerge/>
          </w:tcPr>
          <w:p w14:paraId="5B6765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89AA2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F6AC2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DA67B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6DBCB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90B0E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82689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985F8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3AD6B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EFC68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ertified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44142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6A100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98D59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EA235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E9D9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93EFB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04EEC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EC441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A2094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E465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02B323C" w14:textId="76864A3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A90C1D3" w14:textId="3432F340" w:rsidTr="007779C2">
        <w:trPr>
          <w:trHeight w:val="220"/>
        </w:trPr>
        <w:tc>
          <w:tcPr>
            <w:tcW w:w="139" w:type="pct"/>
            <w:vMerge/>
          </w:tcPr>
          <w:p w14:paraId="6CB2E7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66D81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2074C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CFBB0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E9E06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F6432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1FDCE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0DD1B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D8713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1FEFD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E4757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31F480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BF82E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0F83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D4056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84025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FFA0E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71924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A8FAD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F809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1AAB4B8" w14:textId="18D9DA0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7CB6F5B" w14:textId="2CE3C1D9" w:rsidTr="007779C2">
        <w:trPr>
          <w:trHeight w:val="220"/>
        </w:trPr>
        <w:tc>
          <w:tcPr>
            <w:tcW w:w="139" w:type="pct"/>
            <w:vMerge/>
          </w:tcPr>
          <w:p w14:paraId="5E6885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AC650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5155C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F93FA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B098E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8AC79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BCE40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27F13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01508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1FDB7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3D716B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432371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1BEE3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325C7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B6323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542F5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4D86B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DABA1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C5B22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F4BBE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89074DA" w14:textId="788F016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441F69CD" w14:textId="18DFB2ED" w:rsidTr="007779C2">
        <w:trPr>
          <w:trHeight w:val="440"/>
        </w:trPr>
        <w:tc>
          <w:tcPr>
            <w:tcW w:w="139" w:type="pct"/>
            <w:vMerge w:val="restart"/>
          </w:tcPr>
          <w:p w14:paraId="027BD9F1" w14:textId="33D5D0D4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Evans&lt;/Author&gt;&lt;Year&gt;2014&lt;/Year&gt;&lt;RecNum&gt;1336&lt;/RecNum&gt;&lt;DisplayText&gt;[22]&lt;/DisplayText&gt;&lt;record&gt;&lt;rec-number&gt;1336&lt;/rec-number&gt;&lt;foreign-keys&gt;&lt;key app="EN" db-id="x0rf229d5ax0z5e50ee50zdsatw52txtrxvw" timestamp="1533606876"&gt;1336&lt;/key&gt;&lt;/foreign-keys&gt;&lt;ref-type name="Journal Article"&gt;17&lt;/ref-type&gt;&lt;contributors&gt;&lt;authors&gt;&lt;author&gt;Evans, C. L.;Johnson, P.;Bazant, E.;Bhatnagar, N.;Zgambo, J.;Khamis, A. R.&lt;/author&gt;&lt;/authors&gt;&lt;/contributors&gt;&lt;titles&gt;&lt;title&gt;Competency-based training &amp;quot;Helping Mothers Survive: Bleeding after Birth&amp;quot; for providers from central and remote facilities in three countries&lt;/title&gt;&lt;secondary-title&gt;Int J Gynaecol Obstet&lt;/secondary-title&gt;&lt;/titles&gt;&lt;periodical&gt;&lt;full-title&gt;Int J Gynaecol Obstet&lt;/full-title&gt;&lt;abbr-1&gt;International journal of gynaecology and obstetrics: the official organ of the International Federation of Gynaecology and Obstetrics&lt;/abbr-1&gt;&lt;/periodical&gt;&lt;pages&gt;286-90&lt;/pages&gt;&lt;volume&gt;126&lt;/volume&gt;&lt;number&gt;3&lt;/number&gt;&lt;dates&gt;&lt;year&gt;2014&lt;/year&gt;&lt;/dates&gt;&lt;accession-num&gt;24834851&lt;/accession-num&gt;&lt;urls&gt;&lt;related-urls&gt;&lt;url&gt;http://ac.els-cdn.com/S0020729214002008/1-s2.0-S0020729214002008-main.pdf?_tid=e0e41876-96e6-11e6-9910-00000aacb35d&amp;amp;acdnat=1476983084_3b283ed31e18c236915b8e6436a83d84&lt;/url&gt;&lt;/related-urls&gt;&lt;/urls&gt;&lt;electronic-resource-num&gt;10.1016/j.ijgo.2014.02.021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2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6464AA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vans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4FD03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79880D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7371C7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si-experiment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6EF456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Ind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2EB3F8B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ity (n=2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4959DF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7D463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49E799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54ECFF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mi-skilled</w:t>
            </w:r>
          </w:p>
        </w:tc>
        <w:tc>
          <w:tcPr>
            <w:tcW w:w="184" w:type="pct"/>
            <w:shd w:val="clear" w:color="auto" w:fill="auto"/>
            <w:hideMark/>
          </w:tcPr>
          <w:p w14:paraId="232450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32A05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E34E7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B20B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F7E3A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88DE4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680D3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72CC4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B8ABA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8DFFEDF" w14:textId="2135E71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BA16BD0" w14:textId="24418383" w:rsidTr="007779C2">
        <w:trPr>
          <w:trHeight w:val="440"/>
        </w:trPr>
        <w:tc>
          <w:tcPr>
            <w:tcW w:w="139" w:type="pct"/>
            <w:vMerge/>
          </w:tcPr>
          <w:p w14:paraId="042AB4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56B4D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0974E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79F49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4DD1B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16476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6343A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CB100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D7381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328D7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0F1AE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mi-skilled</w:t>
            </w:r>
          </w:p>
        </w:tc>
        <w:tc>
          <w:tcPr>
            <w:tcW w:w="184" w:type="pct"/>
            <w:shd w:val="clear" w:color="auto" w:fill="auto"/>
            <w:hideMark/>
          </w:tcPr>
          <w:p w14:paraId="22C4AA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DC83F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635EE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E04A2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2E537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E8A7F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25B3C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12C25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59A4D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05EEB8C" w14:textId="2BEE73C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5B082CB" w14:textId="547EFAC1" w:rsidTr="007779C2">
        <w:trPr>
          <w:trHeight w:val="440"/>
        </w:trPr>
        <w:tc>
          <w:tcPr>
            <w:tcW w:w="139" w:type="pct"/>
            <w:vMerge/>
          </w:tcPr>
          <w:p w14:paraId="0AB1DF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4CDBE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3FF62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76A8B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D7B2B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93A03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1B13B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74A17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06761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906E6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8B8C0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mi-skilled</w:t>
            </w:r>
          </w:p>
        </w:tc>
        <w:tc>
          <w:tcPr>
            <w:tcW w:w="184" w:type="pct"/>
            <w:shd w:val="clear" w:color="auto" w:fill="auto"/>
            <w:hideMark/>
          </w:tcPr>
          <w:p w14:paraId="72C3E0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F827E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43F7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68B9A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4B840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BA252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D3287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67C7E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08B2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6668DFD" w14:textId="75DC9C1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1B0BEE2" w14:textId="4761FCE6" w:rsidTr="007779C2">
        <w:trPr>
          <w:trHeight w:val="440"/>
        </w:trPr>
        <w:tc>
          <w:tcPr>
            <w:tcW w:w="139" w:type="pct"/>
            <w:vMerge/>
          </w:tcPr>
          <w:p w14:paraId="5F965E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6BE67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1A14B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3DBB0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E1756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506581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lawi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61296E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 (n=1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0D6EB2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6ACE15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F0A5E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4BD839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mi-skilled</w:t>
            </w:r>
          </w:p>
        </w:tc>
        <w:tc>
          <w:tcPr>
            <w:tcW w:w="184" w:type="pct"/>
            <w:shd w:val="clear" w:color="auto" w:fill="auto"/>
            <w:hideMark/>
          </w:tcPr>
          <w:p w14:paraId="41147EB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A4E9A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482A2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9C9A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CCF39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4DB97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75ED8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A940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2D87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52FE32B" w14:textId="2B5E0A4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84FD516" w14:textId="692A9367" w:rsidTr="007779C2">
        <w:trPr>
          <w:trHeight w:val="440"/>
        </w:trPr>
        <w:tc>
          <w:tcPr>
            <w:tcW w:w="139" w:type="pct"/>
            <w:vMerge/>
          </w:tcPr>
          <w:p w14:paraId="4497A1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825C8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C9715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B156D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00604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1EF84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CB32A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07A26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9140D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143D8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2D93B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mi-skilled</w:t>
            </w:r>
          </w:p>
        </w:tc>
        <w:tc>
          <w:tcPr>
            <w:tcW w:w="184" w:type="pct"/>
            <w:shd w:val="clear" w:color="auto" w:fill="auto"/>
            <w:hideMark/>
          </w:tcPr>
          <w:p w14:paraId="62C7AA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0F3BE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E304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D3A94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B55DB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7D19F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FE881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5C48A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0069A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165CBC2" w14:textId="51BD4ED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E77E8C5" w14:textId="5946962F" w:rsidTr="007A05D3">
        <w:trPr>
          <w:trHeight w:val="61"/>
        </w:trPr>
        <w:tc>
          <w:tcPr>
            <w:tcW w:w="139" w:type="pct"/>
            <w:vMerge/>
          </w:tcPr>
          <w:p w14:paraId="39AE7F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64C78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EB7A6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67AB0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BDB77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shd w:val="clear" w:color="auto" w:fill="auto"/>
            <w:hideMark/>
          </w:tcPr>
          <w:p w14:paraId="2D774F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nited Republic of Tanzania</w:t>
            </w:r>
          </w:p>
        </w:tc>
        <w:tc>
          <w:tcPr>
            <w:tcW w:w="208" w:type="pct"/>
            <w:shd w:val="clear" w:color="auto" w:fill="auto"/>
            <w:hideMark/>
          </w:tcPr>
          <w:p w14:paraId="5538ED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on (n=1)</w:t>
            </w:r>
          </w:p>
        </w:tc>
        <w:tc>
          <w:tcPr>
            <w:tcW w:w="328" w:type="pct"/>
            <w:shd w:val="clear" w:color="auto" w:fill="auto"/>
            <w:hideMark/>
          </w:tcPr>
          <w:p w14:paraId="03EBDF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shd w:val="clear" w:color="auto" w:fill="auto"/>
            <w:hideMark/>
          </w:tcPr>
          <w:p w14:paraId="0AE807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27B94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</w:t>
            </w:r>
            <w:bookmarkStart w:id="0" w:name="_GoBack"/>
            <w:bookmarkEnd w:id="0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lth Orderly</w:t>
            </w:r>
          </w:p>
        </w:tc>
        <w:tc>
          <w:tcPr>
            <w:tcW w:w="219" w:type="pct"/>
            <w:shd w:val="clear" w:color="auto" w:fill="auto"/>
            <w:hideMark/>
          </w:tcPr>
          <w:p w14:paraId="59F50B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8CC58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279EF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ADE2E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8B329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4079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094F7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DF1E2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9139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55E51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3FC7892" w14:textId="66864A0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F93DBB3" w14:textId="07AA374F" w:rsidTr="007779C2">
        <w:trPr>
          <w:trHeight w:val="220"/>
        </w:trPr>
        <w:tc>
          <w:tcPr>
            <w:tcW w:w="139" w:type="pct"/>
            <w:vMerge w:val="restart"/>
          </w:tcPr>
          <w:p w14:paraId="0929CB13" w14:textId="4D92CED4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Ezeonwu&lt;/Author&gt;&lt;Year&gt;2011&lt;/Year&gt;&lt;RecNum&gt;631&lt;/RecNum&gt;&lt;DisplayText&gt;[23]&lt;/DisplayText&gt;&lt;record&gt;&lt;rec-number&gt;631&lt;/rec-number&gt;&lt;foreign-keys&gt;&lt;key app="EN" db-id="x0rf229d5ax0z5e50ee50zdsatw52txtrxvw" timestamp="1533606869"&gt;631&lt;/key&gt;&lt;/foreign-keys&gt;&lt;ref-type name="Journal Article"&gt;17&lt;/ref-type&gt;&lt;contributors&gt;&lt;authors&gt;&lt;author&gt;Ezeonwu, Mabel C.&lt;/author&gt;&lt;/authors&gt;&lt;/contributors&gt;&lt;titles&gt;&lt;title&gt;Maternal Birth Outcomes: Processes and Challenges in Anambra State, Nigeria&lt;/title&gt;&lt;secondary-title&gt;Health Care for Women International&lt;/secondary-title&gt;&lt;/titles&gt;&lt;periodical&gt;&lt;full-title&gt;Health Care for Women International&lt;/full-title&gt;&lt;/periodical&gt;&lt;pages&gt;492-514 23p&lt;/pages&gt;&lt;volume&gt;32&lt;/volume&gt;&lt;number&gt;6&lt;/number&gt;&lt;dates&gt;&lt;year&gt;2011&lt;/year&gt;&lt;/dates&gt;&lt;urls&gt;&lt;/urls&gt;&lt;electronic-resource-num&gt;10.1080/07399332.2011.555827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3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236054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zeonwu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1A889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79AA4B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150D96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45518F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iger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64EC6D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State (n=1) 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5D3E48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96FC1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F5FEA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ntenatal Mother</w:t>
            </w:r>
          </w:p>
        </w:tc>
        <w:tc>
          <w:tcPr>
            <w:tcW w:w="219" w:type="pct"/>
            <w:shd w:val="clear" w:color="auto" w:fill="auto"/>
            <w:hideMark/>
          </w:tcPr>
          <w:p w14:paraId="6DB5F7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8F3C9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B8284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910EE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9A896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391AE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6DB1B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EC35E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8057E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5D2B5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8188301" w14:textId="48D3943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B6A3254" w14:textId="4F6684C5" w:rsidTr="007779C2">
        <w:trPr>
          <w:trHeight w:val="220"/>
        </w:trPr>
        <w:tc>
          <w:tcPr>
            <w:tcW w:w="139" w:type="pct"/>
            <w:vMerge/>
          </w:tcPr>
          <w:p w14:paraId="06601E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06D78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2BFD3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42926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9ACAC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05824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07D57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38E21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EA5D9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BA516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275A7D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59D28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92628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7E818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E0301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45AF7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0CA9E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81EEF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5C3EAB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810E6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B005761" w14:textId="77E8C98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C3D4B01" w14:textId="4724E799" w:rsidTr="007779C2">
        <w:trPr>
          <w:trHeight w:val="220"/>
        </w:trPr>
        <w:tc>
          <w:tcPr>
            <w:tcW w:w="139" w:type="pct"/>
            <w:vMerge/>
          </w:tcPr>
          <w:p w14:paraId="541978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02A61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4E922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EEF1B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5FADE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43071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18395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00018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EAB5A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EB5DB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1AFCF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0B063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9DCD4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7C5F1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D0E1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B7724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4BD24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72807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5A287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72908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DD5BDBC" w14:textId="3887526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686EF9D" w14:textId="3BDCB761" w:rsidTr="007A05D3">
        <w:trPr>
          <w:trHeight w:val="61"/>
        </w:trPr>
        <w:tc>
          <w:tcPr>
            <w:tcW w:w="139" w:type="pct"/>
            <w:vMerge/>
          </w:tcPr>
          <w:p w14:paraId="46732D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BA61E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EDCF2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D5027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71249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389FA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F514F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D71FE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9498B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58690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nior Nursing Sister</w:t>
            </w:r>
          </w:p>
        </w:tc>
        <w:tc>
          <w:tcPr>
            <w:tcW w:w="219" w:type="pct"/>
            <w:shd w:val="clear" w:color="auto" w:fill="auto"/>
            <w:hideMark/>
          </w:tcPr>
          <w:p w14:paraId="367365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40D04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28120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C202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3DDDD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175E6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32737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28B19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D4CF9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FCBA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D73D53D" w14:textId="3A71DD1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8CF8A83" w14:textId="7FC84632" w:rsidTr="007779C2">
        <w:trPr>
          <w:trHeight w:val="220"/>
        </w:trPr>
        <w:tc>
          <w:tcPr>
            <w:tcW w:w="139" w:type="pct"/>
            <w:vMerge/>
          </w:tcPr>
          <w:p w14:paraId="01A2FB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4984B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18D99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058B1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5AFEF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97C3B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DF093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16A50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68E59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DF9DB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155A16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C176B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978B0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60B01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5552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758AE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02AF9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BA918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11E5A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49590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139DF7B" w14:textId="3D3C803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25333ED" w14:textId="643F3A23" w:rsidTr="007779C2">
        <w:trPr>
          <w:trHeight w:val="220"/>
        </w:trPr>
        <w:tc>
          <w:tcPr>
            <w:tcW w:w="139" w:type="pct"/>
            <w:vMerge/>
          </w:tcPr>
          <w:p w14:paraId="2D0197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129C0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9C458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C81BF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89DFE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045E1D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3F67C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20F60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2F003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CC36F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0099D3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86311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B9781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E521A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CEEC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36221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6ACC4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CFA82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16828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3E063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8A6435A" w14:textId="5510BB24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C882192" w14:textId="4D72D073" w:rsidTr="007779C2">
        <w:trPr>
          <w:trHeight w:val="220"/>
        </w:trPr>
        <w:tc>
          <w:tcPr>
            <w:tcW w:w="139" w:type="pct"/>
            <w:vMerge/>
          </w:tcPr>
          <w:p w14:paraId="3CFBD1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390DF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7CCE0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9C52E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C97D5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7F3E4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2A47A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B08E4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F2CC8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42144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Ward Sister</w:t>
            </w:r>
          </w:p>
        </w:tc>
        <w:tc>
          <w:tcPr>
            <w:tcW w:w="219" w:type="pct"/>
            <w:shd w:val="clear" w:color="auto" w:fill="auto"/>
            <w:hideMark/>
          </w:tcPr>
          <w:p w14:paraId="6B3DB6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97C8F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AA81E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EA223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D45B6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671DD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95167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30F86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59616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F3E4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8B3B62D" w14:textId="7DE82E2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D47ACD3" w14:textId="3160B37E" w:rsidTr="007779C2">
        <w:trPr>
          <w:trHeight w:val="220"/>
        </w:trPr>
        <w:tc>
          <w:tcPr>
            <w:tcW w:w="139" w:type="pct"/>
            <w:vMerge w:val="restart"/>
          </w:tcPr>
          <w:p w14:paraId="3D7CD254" w14:textId="2D30E04E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Fawole&lt;/Author&gt;&lt;Year&gt;2008&lt;/Year&gt;&lt;RecNum&gt;897&lt;/RecNum&gt;&lt;DisplayText&gt;[24]&lt;/DisplayText&gt;&lt;record&gt;&lt;rec-number&gt;897&lt;/rec-number&gt;&lt;foreign-keys&gt;&lt;key app="EN" db-id="x0rf229d5ax0z5e50ee50zdsatw52txtrxvw" timestamp="1533606871"&gt;897&lt;/key&gt;&lt;/foreign-keys&gt;&lt;ref-type name="Journal Article"&gt;17&lt;/ref-type&gt;&lt;contributors&gt;&lt;authors&gt;&lt;author&gt;Fawole, A. O.;Kunyinbo, K. I.;Adekanle, D. A.&lt;/author&gt;&lt;/authors&gt;&lt;/contributors&gt;&lt;titles&gt;&lt;title&gt;Knowledge and utilization of the partograph among obstetric care givers in south west Nigeria&lt;/title&gt;&lt;secondary-title&gt;African Journal of Reproductive Health&lt;/secondary-title&gt;&lt;/titles&gt;&lt;periodical&gt;&lt;full-title&gt;African Journal of Reproductive Health&lt;/full-title&gt;&lt;/periodical&gt;&lt;pages&gt;22-29 8p&lt;/pages&gt;&lt;volume&gt;12&lt;/volume&gt;&lt;number&gt;1&lt;/number&gt;&lt;dates&gt;&lt;year&gt;2008&lt;/year&gt;&lt;/dates&gt;&lt;pub-location&gt;Benin City Edostate 234, &amp;lt;Blank&amp;gt;&lt;/pub-location&gt;&lt;publisher&gt;Women&amp;apos;s Health &amp;amp; Action Research Centre&lt;/publisher&gt;&lt;accession-num&gt;105598309. Language: English. Entry Date: 20090227. Revision Date: 20150711. Publication Type: Journal Article&lt;/accession-num&gt;&lt;urls&gt;&lt;related-urls&gt;&lt;url&gt;http://ezproxy.lib.ucalgary.ca/login?url=http://search.ebscohost.com/login.aspx?direct=true&amp;amp;db=rzh&amp;amp;AN=105598309&amp;amp;site=ehost-live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4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789DB6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awole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55790C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8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FF232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990AD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2E5882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iger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148264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States (n=3) in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uthwestern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Nigeria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6948D2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 (Public and Private)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9BEA5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1DB29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1FDA5E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75A36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AE82D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81BD4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EA78E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D1486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77E56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4C7C3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EA904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5273C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5D2A5C3" w14:textId="4F3F01A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47E047A9" w14:textId="5D2E247F" w:rsidTr="007779C2">
        <w:trPr>
          <w:trHeight w:val="440"/>
        </w:trPr>
        <w:tc>
          <w:tcPr>
            <w:tcW w:w="139" w:type="pct"/>
            <w:vMerge/>
          </w:tcPr>
          <w:p w14:paraId="01BDDD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BE11F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67EB9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6A2BA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BD8FE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EB079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340D7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98F82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180F75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B9CFD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Health Extension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20C442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42DB2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82D01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97A8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21548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57996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48ACC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BDBB1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62687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2209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E3B033D" w14:textId="3F2F572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E8F2EB0" w14:textId="48F8129A" w:rsidTr="007779C2">
        <w:trPr>
          <w:trHeight w:val="220"/>
        </w:trPr>
        <w:tc>
          <w:tcPr>
            <w:tcW w:w="139" w:type="pct"/>
            <w:vMerge/>
          </w:tcPr>
          <w:p w14:paraId="0229ED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D9B19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22214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08B1F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45752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50202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9325F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C7ACA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A9C4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4D62C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676FAC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4247A1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106F3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2AC2F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2B8BA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DF1F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1CFD2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CBF9C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DE4FB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4904A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FEE76CF" w14:textId="162E89A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A18679D" w14:textId="2A50CD60" w:rsidTr="007779C2">
        <w:trPr>
          <w:trHeight w:val="220"/>
        </w:trPr>
        <w:tc>
          <w:tcPr>
            <w:tcW w:w="139" w:type="pct"/>
            <w:vMerge/>
          </w:tcPr>
          <w:p w14:paraId="65FEF8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18EE7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265B6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314BA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D30C3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2C631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8697D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2116B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15DBA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3C784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8418C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5AB45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68518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B0809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E5DD0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022B8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F13B1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18FF7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B0731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E0111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8E39E2F" w14:textId="1264488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BC809A7" w14:textId="4F3867C3" w:rsidTr="007779C2">
        <w:trPr>
          <w:trHeight w:val="880"/>
        </w:trPr>
        <w:tc>
          <w:tcPr>
            <w:tcW w:w="139" w:type="pct"/>
          </w:tcPr>
          <w:p w14:paraId="454BE1AE" w14:textId="4E501FB4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Ferdous&lt;/Author&gt;&lt;Year&gt;2011&lt;/Year&gt;&lt;RecNum&gt;722&lt;/RecNum&gt;&lt;DisplayText&gt;[25]&lt;/DisplayText&gt;&lt;record&gt;&lt;rec-number&gt;722&lt;/rec-number&gt;&lt;foreign-keys&gt;&lt;key app="EN" db-id="x0rf229d5ax0z5e50ee50zdsatw52txtrxvw" timestamp="1533606870"&gt;722&lt;/key&gt;&lt;/foreign-keys&gt;&lt;ref-type name="Report"&gt;27&lt;/ref-type&gt;&lt;contributors&gt;&lt;authors&gt;&lt;author&gt;Ferdous, J.;Mamtaz, D.;Huda, F.;Quaiyum, M. A.;Anwar, I.;Koblinsky, M.&lt;/author&gt;&lt;/authors&gt;&lt;/contributors&gt;&lt;titles&gt;&lt;title&gt;Are nurses in obstetric wards in Bangladesh competent skilled birth attendants?&lt;/title&gt;&lt;/titles&gt;&lt;pages&gt;[2] p.&lt;/pages&gt;&lt;dates&gt;&lt;year&gt;2011&lt;/year&gt;&lt;/dates&gt;&lt;publisher&gt;Dhaka, Bangladesh, International Centre for Diarrhoeal Disease Research, Bangladesh [ICDDR,B], Centre for Reproductive Health, 2011 Dec.&lt;/publisher&gt;&lt;accession-num&gt;333736&lt;/accession-num&gt;&lt;urls&gt;&lt;related-urls&gt;&lt;url&gt;http://www.icddrb.org/what-we-do/publications/cat_view/52-publications/10043-icddrb-documents/10058-icddrb-reports-and-working-papers/14022-centre-for-reproductive-health-knowledge-translation-briefs/14026-brief-no-4-2011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5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0B1D9C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erdous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0A065D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</w:t>
            </w:r>
          </w:p>
        </w:tc>
        <w:tc>
          <w:tcPr>
            <w:tcW w:w="185" w:type="pct"/>
            <w:shd w:val="clear" w:color="auto" w:fill="auto"/>
            <w:hideMark/>
          </w:tcPr>
          <w:p w14:paraId="314E61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8</w:t>
            </w:r>
          </w:p>
        </w:tc>
        <w:tc>
          <w:tcPr>
            <w:tcW w:w="220" w:type="pct"/>
            <w:shd w:val="clear" w:color="auto" w:fill="auto"/>
            <w:hideMark/>
          </w:tcPr>
          <w:p w14:paraId="2711B0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6CBE41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Bangladesh</w:t>
            </w:r>
          </w:p>
        </w:tc>
        <w:tc>
          <w:tcPr>
            <w:tcW w:w="208" w:type="pct"/>
            <w:shd w:val="clear" w:color="auto" w:fill="auto"/>
            <w:hideMark/>
          </w:tcPr>
          <w:p w14:paraId="59D65E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s (n=2) in Districts (n=2)</w:t>
            </w:r>
          </w:p>
        </w:tc>
        <w:tc>
          <w:tcPr>
            <w:tcW w:w="328" w:type="pct"/>
            <w:shd w:val="clear" w:color="auto" w:fill="auto"/>
            <w:hideMark/>
          </w:tcPr>
          <w:p w14:paraId="0FE397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shd w:val="clear" w:color="auto" w:fill="auto"/>
            <w:hideMark/>
          </w:tcPr>
          <w:p w14:paraId="293433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2A74F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779DB6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86F1A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9473E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D37EC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67DB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C685E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AF6A2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2C377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FD367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2B7F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1F172E4" w14:textId="2C40247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1A5F8F6" w14:textId="66D16081" w:rsidTr="007779C2">
        <w:trPr>
          <w:trHeight w:val="440"/>
        </w:trPr>
        <w:tc>
          <w:tcPr>
            <w:tcW w:w="139" w:type="pct"/>
          </w:tcPr>
          <w:p w14:paraId="34271AB8" w14:textId="685E1730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Fichardt&lt;/Author&gt;&lt;Year&gt;2000&lt;/Year&gt;&lt;RecNum&gt;1332&lt;/RecNum&gt;&lt;DisplayText&gt;[26]&lt;/DisplayText&gt;&lt;record&gt;&lt;rec-number&gt;1332&lt;/rec-number&gt;&lt;foreign-keys&gt;&lt;key app="EN" db-id="x0rf229d5ax0z5e50ee50zdsatw52txtrxvw" timestamp="1533606876"&gt;1332&lt;/key&gt;&lt;/foreign-keys&gt;&lt;ref-type name="Journal Article"&gt;17&lt;/ref-type&gt;&lt;contributors&gt;&lt;authors&gt;&lt;author&gt;Fichardt, A. E.;Viljoen, M. J.&lt;/author&gt;&lt;/authors&gt;&lt;/contributors&gt;&lt;titles&gt;&lt;title&gt;Assessment of learning needs and the development of an educational programme for registered nurses in advanced midwifery and neonatology&lt;/title&gt;&lt;secondary-title&gt;Curationis&lt;/secondary-title&gt;&lt;/titles&gt;&lt;periodical&gt;&lt;full-title&gt;Curationis&lt;/full-title&gt;&lt;/periodical&gt;&lt;pages&gt;107-116 10p&lt;/pages&gt;&lt;volume&gt;23&lt;/volume&gt;&lt;number&gt;4&lt;/number&gt;&lt;dates&gt;&lt;year&gt;2000&lt;/year&gt;&lt;/dates&gt;&lt;pub-location&gt;, &amp;lt;Blank&amp;gt;&lt;/pub-location&gt;&lt;publisher&gt;African Online Scientific Information System PTY LTD&lt;/publisher&gt;&lt;accession-num&gt;107037142. Language: English. Entry Date: 20010713. Revision Date: 20150820. Publication Type: Journal Article&lt;/accession-num&gt;&lt;urls&gt;&lt;related-urls&gt;&lt;url&gt;http://ezproxy.lib.ucalgary.ca/login?url=http://search.ebscohost.com/login.aspx?direct=true&amp;amp;db=rzh&amp;amp;AN=107037142&amp;amp;site=ehost-live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6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5B38D0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ichardt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2DA469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0</w:t>
            </w:r>
          </w:p>
        </w:tc>
        <w:tc>
          <w:tcPr>
            <w:tcW w:w="185" w:type="pct"/>
            <w:shd w:val="clear" w:color="auto" w:fill="auto"/>
            <w:hideMark/>
          </w:tcPr>
          <w:p w14:paraId="177769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B2816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2BFB83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uth Africa</w:t>
            </w:r>
          </w:p>
        </w:tc>
        <w:tc>
          <w:tcPr>
            <w:tcW w:w="208" w:type="pct"/>
            <w:shd w:val="clear" w:color="auto" w:fill="auto"/>
            <w:hideMark/>
          </w:tcPr>
          <w:p w14:paraId="6AFD3B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rovince (n=1)</w:t>
            </w:r>
          </w:p>
        </w:tc>
        <w:tc>
          <w:tcPr>
            <w:tcW w:w="328" w:type="pct"/>
            <w:shd w:val="clear" w:color="auto" w:fill="auto"/>
            <w:hideMark/>
          </w:tcPr>
          <w:p w14:paraId="0FE81A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shd w:val="clear" w:color="auto" w:fill="auto"/>
            <w:hideMark/>
          </w:tcPr>
          <w:p w14:paraId="563FC8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  <w:shd w:val="clear" w:color="auto" w:fill="auto"/>
            <w:hideMark/>
          </w:tcPr>
          <w:p w14:paraId="67F3D0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0F9A02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25607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968C6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39ADD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72B6F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85CF5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14A61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D7D73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0CE66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3141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970203D" w14:textId="33C48C0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F7B9A93" w14:textId="2D9182CD" w:rsidTr="007779C2">
        <w:trPr>
          <w:trHeight w:val="220"/>
        </w:trPr>
        <w:tc>
          <w:tcPr>
            <w:tcW w:w="139" w:type="pct"/>
            <w:vMerge w:val="restart"/>
          </w:tcPr>
          <w:p w14:paraId="174CC8BA" w14:textId="3380029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Fikree&lt;/Author&gt;&lt;Year&gt;2006&lt;/Year&gt;&lt;RecNum&gt;534&lt;/RecNum&gt;&lt;DisplayText&gt;[27]&lt;/DisplayText&gt;&lt;record&gt;&lt;rec-number&gt;534&lt;/rec-number&gt;&lt;foreign-keys&gt;&lt;key app="EN" db-id="x0rf229d5ax0z5e50ee50zdsatw52txtrxvw" timestamp="1533606868"&gt;534&lt;/key&gt;&lt;/foreign-keys&gt;&lt;ref-type name="Journal Article"&gt;17&lt;/ref-type&gt;&lt;contributors&gt;&lt;authors&gt;&lt;author&gt;Fikree, F. F.&lt;/author&gt;&lt;author&gt;Mir, A. M.&lt;/author&gt;&lt;author&gt;Haq, I. U.&lt;/author&gt;&lt;/authors&gt;&lt;/contributors&gt;&lt;titles&gt;&lt;title&gt;She may reach a facility but will still die! An analysis of quality of public sector maternal health services, District Multan, Pakistan&lt;/title&gt;&lt;secondary-title&gt;J Pak Med Assoc&lt;/secondary-title&gt;&lt;/titles&gt;&lt;periodical&gt;&lt;full-title&gt;J Pak Med Assoc&lt;/full-title&gt;&lt;/periodical&gt;&lt;pages&gt;156-63&lt;/pages&gt;&lt;volume&gt;56&lt;/volume&gt;&lt;number&gt;4&lt;/number&gt;&lt;dates&gt;&lt;year&gt;2006&lt;/year&gt;&lt;/dates&gt;&lt;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7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77BD51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ikree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4DF06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6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6B17CB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3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AD80E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1DB1EF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akistan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4E33D8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 (n=1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60DD1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B2540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6F2C95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C6F96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FF55D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31180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18AB9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1F80A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C140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7C771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96CAB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8FC87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AEE9F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253C69E" w14:textId="163CC05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46258DA" w14:textId="22F77491" w:rsidTr="007A05D3">
        <w:trPr>
          <w:trHeight w:val="61"/>
        </w:trPr>
        <w:tc>
          <w:tcPr>
            <w:tcW w:w="139" w:type="pct"/>
            <w:vMerge/>
          </w:tcPr>
          <w:p w14:paraId="03E5DD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45E52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1865E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AD9D6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201EB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EBA4A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BBB5D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E0037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95AFE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2DDA8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emale Health Technician</w:t>
            </w:r>
          </w:p>
        </w:tc>
        <w:tc>
          <w:tcPr>
            <w:tcW w:w="219" w:type="pct"/>
            <w:shd w:val="clear" w:color="auto" w:fill="auto"/>
            <w:hideMark/>
          </w:tcPr>
          <w:p w14:paraId="3C9257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52458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E6937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5713B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0822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725C1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E6BD0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931B6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31FCB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C291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A3F9800" w14:textId="33AC5EC4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99A730D" w14:textId="44B6E9C1" w:rsidTr="007779C2">
        <w:trPr>
          <w:trHeight w:val="220"/>
        </w:trPr>
        <w:tc>
          <w:tcPr>
            <w:tcW w:w="139" w:type="pct"/>
            <w:vMerge/>
          </w:tcPr>
          <w:p w14:paraId="1BF751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A0FBE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90486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DB490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31204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547DE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13F95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F5F7E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D755F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ACFF5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Lady Health Visitor</w:t>
            </w:r>
          </w:p>
        </w:tc>
        <w:tc>
          <w:tcPr>
            <w:tcW w:w="219" w:type="pct"/>
            <w:shd w:val="clear" w:color="auto" w:fill="auto"/>
            <w:hideMark/>
          </w:tcPr>
          <w:p w14:paraId="76FD4D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6E963A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452E7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997C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A591D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C70B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A21C9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D4219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BCDE4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CA22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8325BF8" w14:textId="76BC5AC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70C037A" w14:textId="7EFEFE2D" w:rsidTr="007A05D3">
        <w:trPr>
          <w:trHeight w:val="61"/>
        </w:trPr>
        <w:tc>
          <w:tcPr>
            <w:tcW w:w="139" w:type="pct"/>
            <w:vMerge/>
          </w:tcPr>
          <w:p w14:paraId="053C78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BEAFB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0C0D0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003D4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DFBBA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D26B0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049B1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627F5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5F34F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24DEA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2215B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4C399B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EED7E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820E2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09F13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B495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7D2FE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47C6B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430EB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3C426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769F052" w14:textId="32F3220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6610AA8" w14:textId="563549E3" w:rsidTr="007779C2">
        <w:trPr>
          <w:trHeight w:val="220"/>
        </w:trPr>
        <w:tc>
          <w:tcPr>
            <w:tcW w:w="139" w:type="pct"/>
            <w:vMerge/>
          </w:tcPr>
          <w:p w14:paraId="12EE30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6BD9A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2EE7A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1CE19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AAC5B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135E2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B2F9A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C5523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92F3D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4445C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DACE8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D59B3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53ED5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6925A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7B65F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A76EC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F5DB9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9B1ED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9F3D0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98A36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56069F9" w14:textId="346DB7D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7039439" w14:textId="6ECE4D7F" w:rsidTr="007779C2">
        <w:trPr>
          <w:trHeight w:val="220"/>
        </w:trPr>
        <w:tc>
          <w:tcPr>
            <w:tcW w:w="139" w:type="pct"/>
            <w:vMerge w:val="restart"/>
          </w:tcPr>
          <w:p w14:paraId="73E28726" w14:textId="2128F2CC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Foster&lt;/Author&gt;&lt;Year&gt;2006&lt;/Year&gt;&lt;RecNum&gt;170&lt;/RecNum&gt;&lt;DisplayText&gt;[28]&lt;/DisplayText&gt;&lt;record&gt;&lt;rec-number&gt;170&lt;/rec-number&gt;&lt;foreign-keys&gt;&lt;key app="EN" db-id="x0rf229d5ax0z5e50ee50zdsatw52txtrxvw" timestamp="1533606865"&gt;170&lt;/key&gt;&lt;/foreign-keys&gt;&lt;ref-type name="Journal Article"&gt;17&lt;/ref-type&gt;&lt;contributors&gt;&lt;authors&gt;&lt;author&gt;Foster, J.;Regueira, Y.;Heath, A.&lt;/author&gt;&lt;/authors&gt;&lt;/contributors&gt;&lt;titles&gt;&lt;title&gt;Decision making by auxiliary nurses to assess postpartum bleeding in a Dominican Republic maternity ward&lt;/title&gt;&lt;secondary-title&gt;JOGNN: Journal of Obstetric, Gynecologic &amp;amp; Neonatal Nursing&lt;/secondary-title&gt;&lt;/titles&gt;&lt;periodical&gt;&lt;full-title&gt;JOGNN: Journal of Obstetric, Gynecologic &amp;amp; Neonatal Nursing&lt;/full-title&gt;&lt;/periodical&gt;&lt;pages&gt;728-734 7p&lt;/pages&gt;&lt;volume&gt;35&lt;/volume&gt;&lt;number&gt;6&lt;/number&gt;&lt;dates&gt;&lt;year&gt;2006&lt;/year&gt;&lt;/dates&gt;&lt;pub-location&gt;Malden, Massachusetts&lt;/pub-location&gt;&lt;publisher&gt;Wiley-Blackwell&lt;/publisher&gt;&lt;accession-num&gt;106228034. Language: English. Entry Date: 20070202. Revision Date: 20150818. Publication Type: Journal Article&lt;/accession-num&gt;&lt;urls&gt;&lt;related-urls&gt;&lt;url&gt;http://ezproxy.lib.ucalgary.ca/login?url=http://search.ebscohost.com/login.aspx?direct=true&amp;amp;db=rzh&amp;amp;AN=106228034&amp;amp;site=ehost-live;http://ac.els-cdn.com/S0884217515317925/1-s2.0-S0884217515317925-main.pdf?_tid=255a31fc-96e7-11e6-9fda-00000aab0f27&amp;amp;acdnat=1476983199_e33b5981c5977ceba5470b9e137ba87b&lt;/url&gt;&lt;/related-urls&gt;&lt;/urls&gt;&lt;electronic-resource-num&gt;10.1111/j.1552-6909.2006.00096.x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8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5467BE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oster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B12A4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6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530C4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5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AF751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litative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3D0673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Dominican Republic 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3B8BF0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n=1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0296E1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714E2F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F86C3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500BDD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241BF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F6EC1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71153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BFD8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0E7B6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44A22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B2CE4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435C4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DAD28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B7FEB62" w14:textId="7031B32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1 year training</w:t>
            </w:r>
          </w:p>
        </w:tc>
      </w:tr>
      <w:tr w:rsidR="007779C2" w:rsidRPr="007779C2" w14:paraId="4E621141" w14:textId="7575FE51" w:rsidTr="007779C2">
        <w:trPr>
          <w:trHeight w:val="220"/>
        </w:trPr>
        <w:tc>
          <w:tcPr>
            <w:tcW w:w="139" w:type="pct"/>
            <w:vMerge/>
          </w:tcPr>
          <w:p w14:paraId="4F5A0E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CEA01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849CC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2445F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41AF8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9BF5B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D1988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789A3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65802D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9714B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5A6DD2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222C9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B8C9B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C490E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9B1C9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484CA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5545C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07AF5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835AF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A0EA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AAA6309" w14:textId="3DB1C98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0A171C71" w14:textId="05A6229F" w:rsidTr="007A05D3">
        <w:trPr>
          <w:trHeight w:val="61"/>
        </w:trPr>
        <w:tc>
          <w:tcPr>
            <w:tcW w:w="139" w:type="pct"/>
          </w:tcPr>
          <w:p w14:paraId="233CC9D0" w14:textId="091C7626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Fujita&lt;/Author&gt;&lt;Year&gt;2015&lt;/Year&gt;&lt;RecNum&gt;679&lt;/RecNum&gt;&lt;DisplayText&gt;[29]&lt;/DisplayText&gt;&lt;record&gt;&lt;rec-number&gt;679&lt;/rec-number&gt;&lt;foreign-keys&gt;&lt;key app="EN" db-id="x0rf229d5ax0z5e50ee50zdsatw52txtrxvw" timestamp="1533606869"&gt;679&lt;/key&gt;&lt;/foreign-keys&gt;&lt;ref-type name="Journal Article"&gt;17&lt;/ref-type&gt;&lt;contributors&gt;&lt;authors&gt;&lt;author&gt;Fujita, Wakako&lt;/author&gt;&lt;author&gt;Mukumbuta, Lubinda&lt;/author&gt;&lt;author&gt;Chavuma, Roy&lt;/author&gt;&lt;author&gt;Ohashi, Kazutomo&lt;/author&gt;&lt;/authors&gt;&lt;/contributors&gt;&lt;titles&gt;&lt;title&gt;Quality of partogram monitoring at a primary health centre in Zambia&lt;/title&gt;&lt;secondary-title&gt;Midwifery&lt;/secondary-title&gt;&lt;/titles&gt;&lt;periodical&gt;&lt;full-title&gt;Midwifery&lt;/full-title&gt;&lt;/periodical&gt;&lt;pages&gt;191-196 6p&lt;/pages&gt;&lt;volume&gt;31&lt;/volume&gt;&lt;number&gt;1&lt;/number&gt;&lt;dates&gt;&lt;year&gt;2015&lt;/year&gt;&lt;/dates&gt;&lt;urls&gt;&lt;related-urls&gt;&lt;url&gt;http://ac.els-cdn.com/S0266613814002083/1-s2.0-S0266613814002083-main.pdf?_tid=00faf63a-25e3-11e7-976c-00000aacb360&amp;amp;acdnat=1492704436_6c40d0f043083e9293c0d500d4c48fdd&lt;/url&gt;&lt;/related-urls&gt;&lt;/urls&gt;&lt;electronic-resource-num&gt;10.1016/j.midw.2014.08.008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29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6E16EE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ujita</w:t>
            </w:r>
          </w:p>
        </w:tc>
        <w:tc>
          <w:tcPr>
            <w:tcW w:w="220" w:type="pct"/>
            <w:shd w:val="clear" w:color="auto" w:fill="auto"/>
            <w:hideMark/>
          </w:tcPr>
          <w:p w14:paraId="00CC73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5</w:t>
            </w:r>
          </w:p>
        </w:tc>
        <w:tc>
          <w:tcPr>
            <w:tcW w:w="185" w:type="pct"/>
            <w:shd w:val="clear" w:color="auto" w:fill="auto"/>
            <w:hideMark/>
          </w:tcPr>
          <w:p w14:paraId="3E674D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220" w:type="pct"/>
            <w:shd w:val="clear" w:color="auto" w:fill="auto"/>
            <w:hideMark/>
          </w:tcPr>
          <w:p w14:paraId="1C108C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41E195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Zambia</w:t>
            </w:r>
          </w:p>
        </w:tc>
        <w:tc>
          <w:tcPr>
            <w:tcW w:w="208" w:type="pct"/>
            <w:shd w:val="clear" w:color="auto" w:fill="auto"/>
            <w:hideMark/>
          </w:tcPr>
          <w:p w14:paraId="062760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enter (n=1)</w:t>
            </w:r>
          </w:p>
        </w:tc>
        <w:tc>
          <w:tcPr>
            <w:tcW w:w="328" w:type="pct"/>
            <w:shd w:val="clear" w:color="auto" w:fill="auto"/>
            <w:hideMark/>
          </w:tcPr>
          <w:p w14:paraId="2FAD63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enter</w:t>
            </w:r>
          </w:p>
        </w:tc>
        <w:tc>
          <w:tcPr>
            <w:tcW w:w="185" w:type="pct"/>
            <w:shd w:val="clear" w:color="auto" w:fill="auto"/>
            <w:hideMark/>
          </w:tcPr>
          <w:p w14:paraId="29D468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  <w:shd w:val="clear" w:color="auto" w:fill="auto"/>
            <w:hideMark/>
          </w:tcPr>
          <w:p w14:paraId="54B2A7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64DCE6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97814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EAD16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13B17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F5CE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B088F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269E1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2F16D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0AFF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80886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18AD2C7" w14:textId="688D70C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ACE008F" w14:textId="55C4EBCA" w:rsidTr="007A05D3">
        <w:trPr>
          <w:trHeight w:val="61"/>
        </w:trPr>
        <w:tc>
          <w:tcPr>
            <w:tcW w:w="139" w:type="pct"/>
            <w:vMerge w:val="restart"/>
          </w:tcPr>
          <w:p w14:paraId="33AAC430" w14:textId="0A0643C3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Gebreegziabher&lt;/Author&gt;&lt;Year&gt;2014&lt;/Year&gt;&lt;RecNum&gt;630&lt;/RecNum&gt;&lt;DisplayText&gt;[30]&lt;/DisplayText&gt;&lt;record&gt;&lt;rec-number&gt;630&lt;/rec-number&gt;&lt;foreign-keys&gt;&lt;key app="EN" db-id="x0rf229d5ax0z5e50ee50zdsatw52txtrxvw" timestamp="1533606869"&gt;630&lt;/key&gt;&lt;/foreign-keys&gt;&lt;ref-type name="Journal Article"&gt;17&lt;/ref-type&gt;&lt;contributors&gt;&lt;authors&gt;&lt;author&gt;Gebreegziabher, E.&lt;/author&gt;&lt;author&gt;Aregawi, A.&lt;/author&gt;&lt;author&gt;Getinet, H.&lt;/author&gt;&lt;/authors&gt;&lt;/contributors&gt;&lt;titles&gt;&lt;title&gt;Knowledge and skills of neonatal resuscitation of health professionals at a university teaching hospital of Northwest Ethiopia&lt;/title&gt;&lt;secondary-title&gt;World Journal of Emergency Medicine&lt;/secondary-title&gt;&lt;/titles&gt;&lt;periodical&gt;&lt;full-title&gt;World Journal of Emergency Medicine&lt;/full-title&gt;&lt;/periodical&gt;&lt;pages&gt;229-233&lt;/pages&gt;&lt;volume&gt;5&lt;/volume&gt;&lt;number&gt;3&lt;/number&gt;&lt;dates&gt;&lt;year&gt;2014&lt;/year&gt;&lt;/dates&gt;&lt;urls&gt;&lt;related-urls&gt;&lt;url&gt;https://www-ncbi-nlm-nih-gov.ezproxy.lib.ucalgary.ca/pmc/articles/PMC4163806/pdf/wjem-5-229.pdf&lt;/url&gt;&lt;/related-urls&gt;&lt;/urls&gt;&lt;electronic-resource-num&gt;http://dx.doi.org/10.5847/wjem.j.1920-8642.2014.03.007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0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393534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breegziabher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92E4A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FFE80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18B22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41CA3A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thiop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06424E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n=1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8BB90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E93AF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2B61A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F362A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4C03EC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D84A1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2AA9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3B690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DCCFE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C3B10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0F093B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86071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6E002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E9699DE" w14:textId="152D2EC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6CCEE62" w14:textId="7299D2A8" w:rsidTr="007A05D3">
        <w:trPr>
          <w:trHeight w:val="61"/>
        </w:trPr>
        <w:tc>
          <w:tcPr>
            <w:tcW w:w="139" w:type="pct"/>
            <w:vMerge/>
          </w:tcPr>
          <w:p w14:paraId="2BF850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02313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CBC8C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864E8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2489B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671EC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B8F0C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9D28B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D4D5B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BADEE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3AAD66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939E8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D8F77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3EF09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45CC0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54D50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2043A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73F09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86E84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2E3C3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2335E5C" w14:textId="01678A7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0F64349" w14:textId="57B7B57B" w:rsidTr="007A05D3">
        <w:trPr>
          <w:trHeight w:val="61"/>
        </w:trPr>
        <w:tc>
          <w:tcPr>
            <w:tcW w:w="139" w:type="pct"/>
            <w:vMerge/>
          </w:tcPr>
          <w:p w14:paraId="5EE211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1D483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0D54A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19F92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1CB45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E4477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3A344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976CC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D8343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FC129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60665B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1BE0F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36B4E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6BA5C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66A08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CE1B0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937C9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C4025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3DCF0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DF3E7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DBA0327" w14:textId="7C38B83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84A05E8" w14:textId="2417D659" w:rsidTr="007A05D3">
        <w:trPr>
          <w:trHeight w:val="61"/>
        </w:trPr>
        <w:tc>
          <w:tcPr>
            <w:tcW w:w="139" w:type="pct"/>
            <w:vMerge/>
          </w:tcPr>
          <w:p w14:paraId="32803C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C8EC9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CE555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4FD9A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02DA5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22A88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4C5A1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CDC22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41A5A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21EE4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diatrician</w:t>
            </w:r>
            <w:proofErr w:type="spellEnd"/>
          </w:p>
        </w:tc>
        <w:tc>
          <w:tcPr>
            <w:tcW w:w="219" w:type="pct"/>
            <w:shd w:val="clear" w:color="auto" w:fill="auto"/>
            <w:hideMark/>
          </w:tcPr>
          <w:p w14:paraId="0635C6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8112B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5BEF6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9F39E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20EE6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0A4BD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B031E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1B78A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93E6A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A83AB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186CC61" w14:textId="2700423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5B06629" w14:textId="6B5B79FB" w:rsidTr="007A05D3">
        <w:trPr>
          <w:trHeight w:val="61"/>
        </w:trPr>
        <w:tc>
          <w:tcPr>
            <w:tcW w:w="139" w:type="pct"/>
            <w:vMerge w:val="restart"/>
          </w:tcPr>
          <w:p w14:paraId="0AD17019" w14:textId="5F5D2B54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Haile-Mariam&lt;/Author&gt;&lt;Year&gt;2012&lt;/Year&gt;&lt;RecNum&gt;1094&lt;/RecNum&gt;&lt;DisplayText&gt;[31]&lt;/DisplayText&gt;&lt;record&gt;&lt;rec-number&gt;1094&lt;/rec-number&gt;&lt;foreign-keys&gt;&lt;key app="EN" db-id="x0rf229d5ax0z5e50ee50zdsatw52txtrxvw" timestamp="1533606872"&gt;1094&lt;/key&gt;&lt;/foreign-keys&gt;&lt;ref-type name="Journal Article"&gt;17&lt;/ref-type&gt;&lt;contributors&gt;&lt;authors&gt;&lt;author&gt;Haile-Mariam, A.;Tesfaye, N.;Otterness, C.;Bailey, P. E.&lt;/author&gt;&lt;/authors&gt;&lt;/contributors&gt;&lt;titles&gt;&lt;title&gt;Assessing the health system&amp;apos;s capacity to conduct neonatal resuscitation in Ethiopia&lt;/title&gt;&lt;secondary-title&gt;Ethiop Med J&lt;/secondary-title&gt;&lt;/titles&gt;&lt;periodical&gt;&lt;full-title&gt;Ethiop Med J&lt;/full-title&gt;&lt;/periodical&gt;&lt;pages&gt;43-55&lt;/pages&gt;&lt;volume&gt;50&lt;/volume&gt;&lt;number&gt;1&lt;/number&gt;&lt;dates&gt;&lt;year&gt;2012&lt;/year&gt;&lt;/dates&gt;&lt;accession-num&gt;22519161&lt;/accession-num&gt;&lt;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1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1FC62841" w14:textId="2640FDBC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aile-Mariam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10030F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6081B1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8-2009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A906F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421DFE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thiop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13B8D4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ies (n=741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4B4A3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1027A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271A60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A07D0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8DBA0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CBAA3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F1117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DCB2C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678FA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A320C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D1889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14E1C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C9D9D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F637CBC" w14:textId="4FFA1A5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BAFA7E0" w14:textId="16B4F72A" w:rsidTr="007A05D3">
        <w:trPr>
          <w:trHeight w:val="61"/>
        </w:trPr>
        <w:tc>
          <w:tcPr>
            <w:tcW w:w="139" w:type="pct"/>
            <w:vMerge/>
          </w:tcPr>
          <w:p w14:paraId="7B4BF5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C24A1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4512F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9A7AD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0B02A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15C68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12CEE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3D485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B1983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CDCB2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29AF22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ECBA6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5B4C0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23ABF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C2F7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C8ACD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3E8AC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0395E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3F213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8F149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77AC8F2" w14:textId="48D06E7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BE50E39" w14:textId="7C7BB8B6" w:rsidTr="007A05D3">
        <w:trPr>
          <w:trHeight w:val="61"/>
        </w:trPr>
        <w:tc>
          <w:tcPr>
            <w:tcW w:w="139" w:type="pct"/>
          </w:tcPr>
          <w:p w14:paraId="7CC83515" w14:textId="647EEB9E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Hammah&lt;/Author&gt;&lt;Year&gt;2013&lt;/Year&gt;&lt;RecNum&gt;1353&lt;/RecNum&gt;&lt;DisplayText&gt;[32]&lt;/DisplayText&gt;&lt;record&gt;&lt;rec-number&gt;1353&lt;/rec-number&gt;&lt;foreign-keys&gt;&lt;key app="EN" db-id="x0rf229d5ax0z5e50ee50zdsatw52txtrxvw" timestamp="1537149786"&gt;1353&lt;/key&gt;&lt;/foreign-keys&gt;&lt;ref-type name="Journal Article"&gt;17&lt;/ref-type&gt;&lt;contributors&gt;&lt;authors&gt;&lt;author&gt;Juliana Hammah&lt;/author&gt;&lt;author&gt;Ernestina Safoa Donkor&lt;/author&gt;&lt;/authors&gt;&lt;/contributors&gt;&lt;titles&gt;&lt;title&gt;Assessment of Practising Midwives on the Management of the Third Stage of Labour&lt;/title&gt;&lt;secondary-title&gt;African Journal of Midwifery and Women&amp;apos;s Health&lt;/secondary-title&gt;&lt;/titles&gt;&lt;periodical&gt;&lt;full-title&gt;African Journal of Midwifery and Women&amp;apos;s Health&lt;/full-title&gt;&lt;/periodical&gt;&lt;pages&gt;59-64&lt;/pages&gt;&lt;volume&gt;7&lt;/volume&gt;&lt;number&gt;2&lt;/number&gt;&lt;dates&gt;&lt;year&gt;2013&lt;/year&gt;&lt;/dates&gt;&lt;urls&gt;&lt;related-urls&gt;&lt;url&gt;https://www.magonlinelibrary.com/doi/abs/10.12968/ajmw.2013.7.2.59&lt;/url&gt;&lt;/related-urls&gt;&lt;/urls&gt;&lt;electronic-resource-num&gt;10.12968/ajmw.2013.7.2.59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2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27A958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ammah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26B004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185" w:type="pct"/>
            <w:shd w:val="clear" w:color="auto" w:fill="auto"/>
            <w:hideMark/>
          </w:tcPr>
          <w:p w14:paraId="499C75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-2010</w:t>
            </w:r>
          </w:p>
        </w:tc>
        <w:tc>
          <w:tcPr>
            <w:tcW w:w="220" w:type="pct"/>
            <w:shd w:val="clear" w:color="auto" w:fill="auto"/>
            <w:hideMark/>
          </w:tcPr>
          <w:p w14:paraId="126602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shd w:val="clear" w:color="auto" w:fill="auto"/>
            <w:hideMark/>
          </w:tcPr>
          <w:p w14:paraId="6E7737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hana</w:t>
            </w:r>
          </w:p>
        </w:tc>
        <w:tc>
          <w:tcPr>
            <w:tcW w:w="208" w:type="pct"/>
            <w:shd w:val="clear" w:color="auto" w:fill="auto"/>
            <w:hideMark/>
          </w:tcPr>
          <w:p w14:paraId="6EA3D1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ies (n=2) in the city of Accra</w:t>
            </w:r>
          </w:p>
        </w:tc>
        <w:tc>
          <w:tcPr>
            <w:tcW w:w="328" w:type="pct"/>
            <w:shd w:val="clear" w:color="auto" w:fill="auto"/>
            <w:hideMark/>
          </w:tcPr>
          <w:p w14:paraId="1DBBCB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shd w:val="clear" w:color="auto" w:fill="auto"/>
            <w:hideMark/>
          </w:tcPr>
          <w:p w14:paraId="486C59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FC48D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26260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3214D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FAB4D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9B82E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CFD9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D5E2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962EE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37426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9FABB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2EA26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16A254A" w14:textId="7F29B6C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761B0D7" w14:textId="5025556F" w:rsidTr="007A05D3">
        <w:trPr>
          <w:trHeight w:val="61"/>
        </w:trPr>
        <w:tc>
          <w:tcPr>
            <w:tcW w:w="139" w:type="pct"/>
            <w:vMerge w:val="restart"/>
          </w:tcPr>
          <w:p w14:paraId="6D5F614B" w14:textId="7E588E46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Harvey&lt;/Author&gt;&lt;Year&gt;2004&lt;/Year&gt;&lt;RecNum&gt;1093&lt;/RecNum&gt;&lt;DisplayText&gt;[33]&lt;/DisplayText&gt;&lt;record&gt;&lt;rec-number&gt;1093&lt;/rec-number&gt;&lt;foreign-keys&gt;&lt;key app="EN" db-id="x0rf229d5ax0z5e50ee50zdsatw52txtrxvw" timestamp="1533606872"&gt;1093&lt;/key&gt;&lt;/foreign-keys&gt;&lt;ref-type name="Journal Article"&gt;17&lt;/ref-type&gt;&lt;contributors&gt;&lt;authors&gt;&lt;author&gt;Harvey, S. A.;Ayabaca, P.;Bucagu, M.;Djibrina, S.;Edson, W. N.;Gbangbade, S.;McCaw-Binns, A.;Burkhalter, B. R.&lt;/author&gt;&lt;/authors&gt;&lt;/contributors&gt;&lt;titles&gt;&lt;title&gt;Skilled birth attendant competence: an initial assessment in four countries, and implications for the Safe Motherhood movement&lt;/title&gt;&lt;secondary-title&gt;Int J Gynaecol Obstet&lt;/secondary-title&gt;&lt;/titles&gt;&lt;periodical&gt;&lt;full-title&gt;Int J Gynaecol Obstet&lt;/full-title&gt;&lt;abbr-1&gt;International journal of gynaecology and obstetrics: the official organ of the International Federation of Gynaecology and Obstetrics&lt;/abbr-1&gt;&lt;/periodical&gt;&lt;pages&gt;203-10&lt;/pages&gt;&lt;volume&gt;87&lt;/volume&gt;&lt;number&gt;2&lt;/number&gt;&lt;dates&gt;&lt;year&gt;2004&lt;/year&gt;&lt;/dates&gt;&lt;accession-num&gt;15491581&lt;/accession-num&gt;&lt;urls&gt;&lt;related-urls&gt;&lt;url&gt;http://www.ijgo.org/article/S0020-7292(04)00247-4/abstract;http://ac.els-cdn.com/S0020729204002474/1-s2.0-S0020729204002474-main.pdf?_tid=0738a8f6-96e8-11e6-a267-00000aacb362&amp;amp;acdnat=1476983578_1726f601df62542ccd1b8b0123269bee&lt;/url&gt;&lt;/related-urls&gt;&lt;/urls&gt;&lt;electronic-resource-num&gt;10.1016/j.ijgo.2004.06.017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3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7F246A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arvey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307BB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AB94B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2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1A375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36DBDF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Benin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2C0FF3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 tertiary care facility (n=1), District level hospitals (at least n=2) and a mix of rural and urban facilities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7AFAE6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65977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1508B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ertifi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A13D9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69B93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98745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57CDF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28B55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66B8F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7799D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F8C7C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B9DCC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FB82B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34B5D17" w14:textId="7E56907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9FB6EE0" w14:textId="3D3F060F" w:rsidTr="007779C2">
        <w:trPr>
          <w:trHeight w:val="440"/>
        </w:trPr>
        <w:tc>
          <w:tcPr>
            <w:tcW w:w="139" w:type="pct"/>
            <w:vMerge/>
          </w:tcPr>
          <w:p w14:paraId="39CA04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623CD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69B0B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521EC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18763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21405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52208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5AC52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EED1B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94032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ED3BA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BAD76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8A276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BA4EB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0F587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655AC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FC7CE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F58EE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1C641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DC783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5D84AF6" w14:textId="59F115D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B41BFCB" w14:textId="45C08D38" w:rsidTr="007A05D3">
        <w:trPr>
          <w:trHeight w:val="61"/>
        </w:trPr>
        <w:tc>
          <w:tcPr>
            <w:tcW w:w="139" w:type="pct"/>
            <w:vMerge/>
          </w:tcPr>
          <w:p w14:paraId="7DD969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8AF7E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F91FC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E7E8F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86658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295218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Ecuador 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4D87C7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 tertiary care facility (n=1), District level hospitals (at least n=2) and a mix of rural and urban facilities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6D016D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6AD10D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10A50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ertifi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3CE7E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3C540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13678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1B121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36F24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9D0F9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0F858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271F2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86771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36B6D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6F66C9F" w14:textId="10DFFFF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4E133BF" w14:textId="36B1C9FB" w:rsidTr="007A05D3">
        <w:trPr>
          <w:trHeight w:val="61"/>
        </w:trPr>
        <w:tc>
          <w:tcPr>
            <w:tcW w:w="139" w:type="pct"/>
            <w:vMerge/>
          </w:tcPr>
          <w:p w14:paraId="14678E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3E440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68732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B9791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0A992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477CD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321AA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D8648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3855B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E238B5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Doctor </w:t>
            </w:r>
          </w:p>
        </w:tc>
        <w:tc>
          <w:tcPr>
            <w:tcW w:w="219" w:type="pct"/>
            <w:shd w:val="clear" w:color="auto" w:fill="auto"/>
            <w:hideMark/>
          </w:tcPr>
          <w:p w14:paraId="14A4EA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5BBD0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13B89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420B2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5701F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9849A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F2C4D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1AAF6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6B00A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A8BEB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D9E8131" w14:textId="7C6BBAA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8B05936" w14:textId="24CF1AEE" w:rsidTr="007779C2">
        <w:trPr>
          <w:trHeight w:val="440"/>
        </w:trPr>
        <w:tc>
          <w:tcPr>
            <w:tcW w:w="139" w:type="pct"/>
            <w:vMerge/>
          </w:tcPr>
          <w:p w14:paraId="6E8AE2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13095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FDCD1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553ED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FC44C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18BDE2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Jamaica 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47A968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ational tertiary care facility (n=1), District level 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hospitals (at least n=2) and a mix of rural and urban facilities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4924A8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E4EEE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51917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ertifi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EA3A7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76E23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74D83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B45A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90D2F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9EA4C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C867A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E0D1E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846BE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CF4DC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848E60B" w14:textId="4BE3EE7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2702373" w14:textId="5FADF5B5" w:rsidTr="007779C2">
        <w:trPr>
          <w:trHeight w:val="440"/>
        </w:trPr>
        <w:tc>
          <w:tcPr>
            <w:tcW w:w="139" w:type="pct"/>
            <w:vMerge/>
          </w:tcPr>
          <w:p w14:paraId="405B27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404BD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4EF01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0064F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D359C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CBFE8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93639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05169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E590B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91DF0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ertifi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CAE9F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22937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23A99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D2EF7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DCA85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D7140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CD260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DD30F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50004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CC6D1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FB8060F" w14:textId="0240DAD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E86D9D2" w14:textId="41CD371B" w:rsidTr="007779C2">
        <w:trPr>
          <w:trHeight w:val="440"/>
        </w:trPr>
        <w:tc>
          <w:tcPr>
            <w:tcW w:w="139" w:type="pct"/>
            <w:vMerge/>
          </w:tcPr>
          <w:p w14:paraId="330CCF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D6E96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6A117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D0CB1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AF5D9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4A5C8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70168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C1D15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2D451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6383D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Doctor </w:t>
            </w:r>
          </w:p>
        </w:tc>
        <w:tc>
          <w:tcPr>
            <w:tcW w:w="219" w:type="pct"/>
            <w:shd w:val="clear" w:color="auto" w:fill="auto"/>
            <w:hideMark/>
          </w:tcPr>
          <w:p w14:paraId="569CE0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B5B71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E0CA7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69450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2E4DB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0BE95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A6DEE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6761B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C0061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5984B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8C7CF7C" w14:textId="0D187B7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B24038F" w14:textId="246FCF98" w:rsidTr="007779C2">
        <w:trPr>
          <w:trHeight w:val="220"/>
        </w:trPr>
        <w:tc>
          <w:tcPr>
            <w:tcW w:w="139" w:type="pct"/>
            <w:vMerge/>
          </w:tcPr>
          <w:p w14:paraId="165F4D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1240C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F0D2D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7893E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72DBE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0F071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34FB9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47C63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3141F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600AC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urse </w:t>
            </w:r>
          </w:p>
        </w:tc>
        <w:tc>
          <w:tcPr>
            <w:tcW w:w="219" w:type="pct"/>
            <w:shd w:val="clear" w:color="auto" w:fill="auto"/>
            <w:hideMark/>
          </w:tcPr>
          <w:p w14:paraId="22F11A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69DC9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E3689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D33D0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7C600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188F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337F8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534B9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2CBE9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3D4F0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07BC452" w14:textId="7F456CC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F388B47" w14:textId="57277047" w:rsidTr="007779C2">
        <w:trPr>
          <w:trHeight w:val="440"/>
        </w:trPr>
        <w:tc>
          <w:tcPr>
            <w:tcW w:w="139" w:type="pct"/>
            <w:vMerge/>
          </w:tcPr>
          <w:p w14:paraId="2FA97C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42129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745E5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F85BA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84644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7AB504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wand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0D776D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 tertiary care facility (n=1), District level hospitals (at least n=2) and a mix of rural and urban facilities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9AD4E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8B314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921DE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ertified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35CDC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C83C2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5D854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733A0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29B33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7128B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D728F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EF02E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F4040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EF244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F0B429D" w14:textId="256A27D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065F831" w14:textId="0E074D51" w:rsidTr="007779C2">
        <w:trPr>
          <w:trHeight w:val="440"/>
        </w:trPr>
        <w:tc>
          <w:tcPr>
            <w:tcW w:w="139" w:type="pct"/>
            <w:vMerge/>
          </w:tcPr>
          <w:p w14:paraId="4743EF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44E5A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D01F2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ED387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40932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FD498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9E439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36EDC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F18AB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07F60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Doctor </w:t>
            </w:r>
          </w:p>
        </w:tc>
        <w:tc>
          <w:tcPr>
            <w:tcW w:w="219" w:type="pct"/>
            <w:shd w:val="clear" w:color="auto" w:fill="auto"/>
            <w:hideMark/>
          </w:tcPr>
          <w:p w14:paraId="019D0F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15689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FD9C3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03806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06091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3A9E8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85BBA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21562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96AF8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7DC7A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92DCC74" w14:textId="7487E1E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1C9715A" w14:textId="7D096889" w:rsidTr="007779C2">
        <w:trPr>
          <w:trHeight w:val="220"/>
        </w:trPr>
        <w:tc>
          <w:tcPr>
            <w:tcW w:w="139" w:type="pct"/>
            <w:vMerge/>
          </w:tcPr>
          <w:p w14:paraId="32EF29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C0F22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B9CC1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7C674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364FA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3DEAA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03636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AD705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5EAAB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6D19C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urse </w:t>
            </w:r>
          </w:p>
        </w:tc>
        <w:tc>
          <w:tcPr>
            <w:tcW w:w="219" w:type="pct"/>
            <w:shd w:val="clear" w:color="auto" w:fill="auto"/>
            <w:hideMark/>
          </w:tcPr>
          <w:p w14:paraId="3268F8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0102B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74E3C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F7789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7ECA6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CB28D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8DF3D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73A15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A6148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11445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CFC4D46" w14:textId="1BF384D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7199DD2" w14:textId="262D59DD" w:rsidTr="007779C2">
        <w:trPr>
          <w:trHeight w:val="220"/>
        </w:trPr>
        <w:tc>
          <w:tcPr>
            <w:tcW w:w="139" w:type="pct"/>
            <w:vMerge w:val="restart"/>
          </w:tcPr>
          <w:p w14:paraId="780E4E67" w14:textId="016E9B61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Huchon&lt;/Author&gt;&lt;Year&gt;2014&lt;/Year&gt;&lt;RecNum&gt;407&lt;/RecNum&gt;&lt;DisplayText&gt;[34]&lt;/DisplayText&gt;&lt;record&gt;&lt;rec-number&gt;407&lt;/rec-number&gt;&lt;foreign-keys&gt;&lt;key app="EN" db-id="x0rf229d5ax0z5e50ee50zdsatw52txtrxvw" timestamp="1533606867"&gt;407&lt;/key&gt;&lt;/foreign-keys&gt;&lt;ref-type name="Journal Article"&gt;17&lt;/ref-type&gt;&lt;contributors&gt;&lt;authors&gt;&lt;author&gt;Huchon, C.&lt;/author&gt;&lt;author&gt;Arsenault, C.&lt;/author&gt;&lt;author&gt;Tourigny, C.&lt;/author&gt;&lt;author&gt;Coulibaly, A.&lt;/author&gt;&lt;author&gt;Traore, M.&lt;/author&gt;&lt;author&gt;Dumont, A.&lt;/author&gt;&lt;author&gt;Fournier, P.&lt;/author&gt;&lt;/authors&gt;&lt;/contributors&gt;&lt;titles&gt;&lt;title&gt;Obstetric competence among referral healthcare providers in Mali&lt;/title&gt;&lt;secondary-title&gt;Int J Gynaecol Obstet&lt;/secondary-title&gt;&lt;/titles&gt;&lt;periodical&gt;&lt;full-title&gt;Int J Gynaecol Obstet&lt;/full-title&gt;&lt;abbr-1&gt;International journal of gynaecology and obstetrics: the official organ of the International Federation of Gynaecology and Obstetrics&lt;/abbr-1&gt;&lt;/periodical&gt;&lt;pages&gt;56-9&lt;/pages&gt;&lt;volume&gt;126&lt;/volume&gt;&lt;number&gt;1&lt;/number&gt;&lt;dates&gt;&lt;year&gt;2014&lt;/year&gt;&lt;/dates&gt;&lt;urls&gt;&lt;related-urls&gt;&lt;url&gt;http://ac.els-cdn.com/S0020729214001738/1-s2.0-S0020729214001738-main.pdf?_tid=4e8b8e5a-25e3-11e7-97fb-00000aacb35d&amp;amp;acdnat=1492704566_84f13bb47b7bc6fee298caaa1c407d8b&lt;/url&gt;&lt;/related-urls&gt;&lt;/urls&gt;&lt;electronic-resource-num&gt;10.1016/j.ijgo.2014.01.014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4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57E2B4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uchon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F4333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012DC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E9272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433F03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li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636B65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ferral health centers (n=9) in Regions (n=2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2A1122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enter (Referral)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6E5ED2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46C208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CCD1D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3E9BD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91EAA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882DE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B04C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96529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8F28D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C2DC7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3DBD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2A034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4DD2843" w14:textId="683AE41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</w:t>
            </w:r>
          </w:p>
        </w:tc>
      </w:tr>
      <w:tr w:rsidR="007779C2" w:rsidRPr="007779C2" w14:paraId="582C9AC9" w14:textId="235E55ED" w:rsidTr="007779C2">
        <w:trPr>
          <w:trHeight w:val="220"/>
        </w:trPr>
        <w:tc>
          <w:tcPr>
            <w:tcW w:w="139" w:type="pct"/>
            <w:vMerge/>
          </w:tcPr>
          <w:p w14:paraId="7CC832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73599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E4FCA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625DB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570C9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2E3F6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E6A18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73D32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1B683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1D711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2B842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1DFE9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60290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B6442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067BA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67693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DF463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39D7A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B617C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5FF8F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51338CA" w14:textId="364E5AD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5F9F3AFC" w14:textId="7D769976" w:rsidTr="007779C2">
        <w:trPr>
          <w:trHeight w:val="220"/>
        </w:trPr>
        <w:tc>
          <w:tcPr>
            <w:tcW w:w="139" w:type="pct"/>
            <w:vMerge/>
          </w:tcPr>
          <w:p w14:paraId="423AF8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B5634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521D3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DCC16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986DE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61667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49623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EE8A2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DBC59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DB678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Obstetric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0C2A6C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28DF8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B8E7F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4B3BB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E1D7E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C8CEA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50FCC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A3219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F1711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2FD6F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9EA3C47" w14:textId="76FEF0C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Primary school + 3 years training</w:t>
            </w:r>
          </w:p>
        </w:tc>
      </w:tr>
      <w:tr w:rsidR="007779C2" w:rsidRPr="007779C2" w14:paraId="25FF2EFB" w14:textId="3A1745BD" w:rsidTr="007779C2">
        <w:trPr>
          <w:trHeight w:val="440"/>
        </w:trPr>
        <w:tc>
          <w:tcPr>
            <w:tcW w:w="139" w:type="pct"/>
            <w:vMerge w:val="restart"/>
          </w:tcPr>
          <w:p w14:paraId="7AA6B860" w14:textId="3FA61291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Ith&lt;/Author&gt;&lt;Year&gt;2013&lt;/Year&gt;&lt;RecNum&gt;1310&lt;/RecNum&gt;&lt;DisplayText&gt;[35]&lt;/DisplayText&gt;&lt;record&gt;&lt;rec-number&gt;1310&lt;/rec-number&gt;&lt;foreign-keys&gt;&lt;key app="EN" db-id="x0rf229d5ax0z5e50ee50zdsatw52txtrxvw" timestamp="1533606875"&gt;1310&lt;/key&gt;&lt;/foreign-keys&gt;&lt;ref-type name="Journal Article"&gt;17&lt;/ref-type&gt;&lt;contributors&gt;&lt;authors&gt;&lt;author&gt;Ith, Ponndara;Dawson, Angela;Homer, Caroline S. E.;Whelan, Anna Klinken&lt;/author&gt;&lt;/authors&gt;&lt;/contributors&gt;&lt;titles&gt;&lt;title&gt;Practices of skilled birth attendants during labour, birth and the immediate postpartum period in Cambodia&lt;/title&gt;&lt;secondary-title&gt;Midwifery&lt;/secondary-title&gt;&lt;/titles&gt;&lt;periodical&gt;&lt;full-title&gt;Midwifery&lt;/full-title&gt;&lt;/periodical&gt;&lt;pages&gt;300-307 8p&lt;/pages&gt;&lt;volume&gt;29&lt;/volume&gt;&lt;number&gt;4&lt;/number&gt;&lt;dates&gt;&lt;year&gt;2013&lt;/year&gt;&lt;/dates&gt;&lt;pub-location&gt;Philadelphia, Pennsylvania&lt;/pub-location&gt;&lt;publisher&gt;Elsevier Inc.&lt;/publisher&gt;&lt;accession-num&gt;104291653. Language: English. Entry Date: 20130625. Revision Date: 20150819. Publication Type: Journal Article&lt;/accession-num&gt;&lt;urls&gt;&lt;related-urls&gt;&lt;url&gt;http://ezproxy.lib.ucalgary.ca/login?url=http://search.ebscohost.com/login.aspx?direct=true&amp;amp;db=rzh&amp;amp;AN=104291653&amp;amp;site=ehost-live;http://ac.els-cdn.com/S0266613812000186/1-s2.0-S0266613812000186-main.pdf?_tid=8a4055c8-96e8-11e6-9910-00000aacb35d&amp;amp;acdnat=1476983797_b8806a332b038514242294e49d6d37dd&lt;/url&gt;&lt;/related-urls&gt;&lt;/urls&gt;&lt;electronic-resource-num&gt;10.1016/j.midw.2012.01.010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5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68FC2B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Ith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D0EFB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2D858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0CC1B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litative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214B04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ambod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56055A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n=1), Referral Hospitals (n=2) and Health centers (n=2) in one Province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2661B2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CFAD1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  <w:shd w:val="clear" w:color="auto" w:fill="auto"/>
            <w:hideMark/>
          </w:tcPr>
          <w:p w14:paraId="0D4CF2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5C0FB7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20A0C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69562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BF75D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BBDF7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1D3F6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B98E5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33AF43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5C843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EC992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9DB2440" w14:textId="2D68990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049DB95" w14:textId="570A74C1" w:rsidTr="007779C2">
        <w:trPr>
          <w:trHeight w:val="440"/>
        </w:trPr>
        <w:tc>
          <w:tcPr>
            <w:tcW w:w="139" w:type="pct"/>
            <w:vMerge/>
          </w:tcPr>
          <w:p w14:paraId="49BA08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0F1AF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2DF8B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4F37A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BBA2E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0A39B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FA30C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D2366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20F4C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FF4D3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E5F31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50434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D636F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AAB4E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8E04B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FB306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1FCF9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0FB40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1D3C7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AB72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72DF138" w14:textId="20C36FF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1 year training</w:t>
            </w:r>
          </w:p>
        </w:tc>
      </w:tr>
      <w:tr w:rsidR="007779C2" w:rsidRPr="007779C2" w14:paraId="49B23B2F" w14:textId="488BDAC5" w:rsidTr="007A05D3">
        <w:trPr>
          <w:trHeight w:val="61"/>
        </w:trPr>
        <w:tc>
          <w:tcPr>
            <w:tcW w:w="139" w:type="pct"/>
            <w:vMerge/>
          </w:tcPr>
          <w:p w14:paraId="6C79CC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7950D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C3E27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78585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84EE0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4FCDE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403B2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CF23E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44BE9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F547C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rimary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72B4C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32DC7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E5735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2B21F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6660DD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42E4D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6F5076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CF00A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FE172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6F96C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85480D9" w14:textId="04AC43E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432A6D3" w14:textId="1CDFD109" w:rsidTr="007779C2">
        <w:trPr>
          <w:trHeight w:val="440"/>
        </w:trPr>
        <w:tc>
          <w:tcPr>
            <w:tcW w:w="139" w:type="pct"/>
            <w:vMerge/>
          </w:tcPr>
          <w:p w14:paraId="559550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C3CCF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3F62A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5CE45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55A43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2E676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E6DD2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64433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16AAF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4EA80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condary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33FD5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2EF95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C4A1A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1D6ED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D51B5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2B7CF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50A3B0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32A753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82F94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452B6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16315B1" w14:textId="5FB6E77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226D870" w14:textId="614415D1" w:rsidTr="007779C2">
        <w:trPr>
          <w:trHeight w:val="440"/>
        </w:trPr>
        <w:tc>
          <w:tcPr>
            <w:tcW w:w="139" w:type="pct"/>
          </w:tcPr>
          <w:p w14:paraId="0636D7CE" w14:textId="2C9F0720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Jones&lt;/Author&gt;&lt;Year&gt;2015&lt;/Year&gt;&lt;RecNum&gt;866&lt;/RecNum&gt;&lt;DisplayText&gt;[36]&lt;/DisplayText&gt;&lt;record&gt;&lt;rec-number&gt;866&lt;/rec-number&gt;&lt;foreign-keys&gt;&lt;key app="EN" db-id="x0rf229d5ax0z5e50ee50zdsatw52txtrxvw" timestamp="1533606871"&gt;866&lt;/key&gt;&lt;/foreign-keys&gt;&lt;ref-type name="Journal Article"&gt;17&lt;/ref-type&gt;&lt;contributors&gt;&lt;authors&gt;&lt;author&gt;Jones, S.;Ameh, C. A.;Gopalakrishnan, S.;Sam, B.;Bull, F.;Labicane, R. R.;Dabo, F.;den Broek, N. V.&lt;/author&gt;&lt;/authors&gt;&lt;/contributors&gt;&lt;titles&gt;&lt;title&gt;Building capacity for skilled birth attendance: An evaluation of the Maternal and Child Health Aides training programme in Sierra Leone&lt;/title&gt;&lt;secondary-title&gt;Midwifery&lt;/secondary-title&gt;&lt;/titles&gt;&lt;periodical&gt;&lt;full-title&gt;Midwifery&lt;/full-title&gt;&lt;/periodical&gt;&lt;dates&gt;&lt;year&gt;2015&lt;/year&gt;&lt;/dates&gt;&lt;accession-num&gt;26456406&lt;/accession-num&gt;&lt;urls&gt;&lt;related-urls&gt;&lt;url&gt;http://ac.els-cdn.com/S0266613815002570/1-s2.0-S0266613815002570-main.pdf?_tid=1f6e062e-9a02-11e6-829c-00000aab0f6c&amp;amp;acdnat=1477324638_c9b4b12bfa8427c0198f0ba690656b08&lt;/url&gt;&lt;/related-urls&gt;&lt;/urls&gt;&lt;electronic-resource-num&gt;10.1016/j.midw.2015.09.011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6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0101A3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Jones</w:t>
            </w:r>
          </w:p>
        </w:tc>
        <w:tc>
          <w:tcPr>
            <w:tcW w:w="220" w:type="pct"/>
            <w:shd w:val="clear" w:color="auto" w:fill="auto"/>
            <w:hideMark/>
          </w:tcPr>
          <w:p w14:paraId="36ECF8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5</w:t>
            </w:r>
          </w:p>
        </w:tc>
        <w:tc>
          <w:tcPr>
            <w:tcW w:w="185" w:type="pct"/>
            <w:shd w:val="clear" w:color="auto" w:fill="auto"/>
            <w:hideMark/>
          </w:tcPr>
          <w:p w14:paraId="3C07EA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220" w:type="pct"/>
            <w:shd w:val="clear" w:color="auto" w:fill="auto"/>
            <w:hideMark/>
          </w:tcPr>
          <w:p w14:paraId="16CB6F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15786B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ierra Leone</w:t>
            </w:r>
          </w:p>
        </w:tc>
        <w:tc>
          <w:tcPr>
            <w:tcW w:w="208" w:type="pct"/>
            <w:shd w:val="clear" w:color="auto" w:fill="auto"/>
            <w:hideMark/>
          </w:tcPr>
          <w:p w14:paraId="47B777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shd w:val="clear" w:color="auto" w:fill="auto"/>
            <w:hideMark/>
          </w:tcPr>
          <w:p w14:paraId="647050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shd w:val="clear" w:color="auto" w:fill="auto"/>
            <w:hideMark/>
          </w:tcPr>
          <w:p w14:paraId="43B9FC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1158E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al and Child Health Aide</w:t>
            </w:r>
          </w:p>
        </w:tc>
        <w:tc>
          <w:tcPr>
            <w:tcW w:w="219" w:type="pct"/>
            <w:shd w:val="clear" w:color="auto" w:fill="auto"/>
            <w:hideMark/>
          </w:tcPr>
          <w:p w14:paraId="431076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69A177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2625B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6625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3C6B4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90EF9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E8EAE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2C0E0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8331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00670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C05F00F" w14:textId="06D995B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5023B41" w14:textId="5AD72FF6" w:rsidTr="007A05D3">
        <w:trPr>
          <w:trHeight w:val="219"/>
        </w:trPr>
        <w:tc>
          <w:tcPr>
            <w:tcW w:w="139" w:type="pct"/>
          </w:tcPr>
          <w:p w14:paraId="374A1E33" w14:textId="02DA8FFB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Jones&lt;/Author&gt;&lt;Year&gt;2015&lt;/Year&gt;&lt;RecNum&gt;1088&lt;/RecNum&gt;&lt;DisplayText&gt;[37]&lt;/DisplayText&gt;&lt;record&gt;&lt;rec-number&gt;1088&lt;/rec-number&gt;&lt;foreign-keys&gt;&lt;key app="EN" db-id="x0rf229d5ax0z5e50ee50zdsatw52txtrxvw" timestamp="1533606872"&gt;1088&lt;/key&gt;&lt;/foreign-keys&gt;&lt;ref-type name="Journal Article"&gt;17&lt;/ref-type&gt;&lt;contributors&gt;&lt;authors&gt;&lt;author&gt;Jones, B.;Michael, R.;Butt, J.;Hauck, Y.&lt;/author&gt;&lt;/authors&gt;&lt;/contributors&gt;&lt;titles&gt;&lt;title&gt;Tanzanian midwives&amp;apos; perception of their professional role and implications for continuing professional development education&lt;/title&gt;&lt;/titles&gt;&lt;dates&gt;&lt;year&gt;2015&lt;/year&gt;&lt;/dates&gt;&lt;accession-num&gt;26750174&lt;/accession-num&gt;&lt;urls&gt;&lt;related-urls&gt;&lt;url&gt;http://ac.els-cdn.com/S147159531500205X/1-s2.0-S147159531500205X-main.pdf?_tid=1b2973fa-9a02-11e6-8a78-00000aacb361&amp;amp;acdnat=1477324631_8d02dda88f3f50eba237b8031d390a40&lt;/url&gt;&lt;/related-urls&gt;&lt;/urls&gt;&lt;electronic-resource-num&gt;10.1016/j.nepr.2015.12.001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7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317558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Jones</w:t>
            </w:r>
          </w:p>
        </w:tc>
        <w:tc>
          <w:tcPr>
            <w:tcW w:w="220" w:type="pct"/>
            <w:shd w:val="clear" w:color="auto" w:fill="auto"/>
            <w:hideMark/>
          </w:tcPr>
          <w:p w14:paraId="7DCC50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5</w:t>
            </w:r>
          </w:p>
        </w:tc>
        <w:tc>
          <w:tcPr>
            <w:tcW w:w="185" w:type="pct"/>
            <w:shd w:val="clear" w:color="auto" w:fill="auto"/>
            <w:hideMark/>
          </w:tcPr>
          <w:p w14:paraId="223992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5A981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litative</w:t>
            </w:r>
          </w:p>
        </w:tc>
        <w:tc>
          <w:tcPr>
            <w:tcW w:w="239" w:type="pct"/>
            <w:shd w:val="clear" w:color="auto" w:fill="auto"/>
            <w:hideMark/>
          </w:tcPr>
          <w:p w14:paraId="22C956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nited Republic of Tanzania</w:t>
            </w:r>
          </w:p>
        </w:tc>
        <w:tc>
          <w:tcPr>
            <w:tcW w:w="208" w:type="pct"/>
            <w:shd w:val="clear" w:color="auto" w:fill="auto"/>
            <w:hideMark/>
          </w:tcPr>
          <w:p w14:paraId="20FF80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ospitals (n=2 government, n-1 large tertiary) in Dar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s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Salaam</w:t>
            </w:r>
          </w:p>
        </w:tc>
        <w:tc>
          <w:tcPr>
            <w:tcW w:w="328" w:type="pct"/>
            <w:shd w:val="clear" w:color="auto" w:fill="auto"/>
            <w:hideMark/>
          </w:tcPr>
          <w:p w14:paraId="05006C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shd w:val="clear" w:color="auto" w:fill="auto"/>
            <w:hideMark/>
          </w:tcPr>
          <w:p w14:paraId="7C5F2E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6A92D6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1E471A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8D6BB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0DD81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CCFFB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202B3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B8EE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D9171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FBACF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CA50F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5027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C57D945" w14:textId="6450979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0BA15063" w14:textId="2136EAEF" w:rsidTr="007779C2">
        <w:trPr>
          <w:trHeight w:val="220"/>
        </w:trPr>
        <w:tc>
          <w:tcPr>
            <w:tcW w:w="139" w:type="pct"/>
            <w:vMerge w:val="restart"/>
          </w:tcPr>
          <w:p w14:paraId="31A7EFC1" w14:textId="2B0A23AD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Kildea&lt;/Author&gt;&lt;Year&gt;2012&lt;/Year&gt;&lt;RecNum&gt;205&lt;/RecNum&gt;&lt;DisplayText&gt;[38]&lt;/DisplayText&gt;&lt;record&gt;&lt;rec-number&gt;205&lt;/rec-number&gt;&lt;foreign-keys&gt;&lt;key app="EN" db-id="x0rf229d5ax0z5e50ee50zdsatw52txtrxvw" timestamp="1533606865"&gt;205&lt;/key&gt;&lt;/foreign-keys&gt;&lt;ref-type name="Journal Article"&gt;17&lt;/ref-type&gt;&lt;contributors&gt;&lt;authors&gt;&lt;author&gt;Kildea, Sue&lt;/author&gt;&lt;author&gt;Larsson, Margareta&lt;/author&gt;&lt;author&gt;Govind, Salik&lt;/author&gt;&lt;/authors&gt;&lt;/contributors&gt;&lt;titles&gt;&lt;title&gt;A review of midwifery in Mongolia utilising the ‘Strengthening Midwifery Toolkit’&lt;/title&gt;&lt;secondary-title&gt;Women &amp;amp; Birth&lt;/secondary-title&gt;&lt;/titles&gt;&lt;periodical&gt;&lt;full-title&gt;Women &amp;amp; Birth&lt;/full-title&gt;&lt;/periodical&gt;&lt;pages&gt;166-173 8p&lt;/pages&gt;&lt;volume&gt;25&lt;/volume&gt;&lt;number&gt;4&lt;/number&gt;&lt;dates&gt;&lt;year&gt;2012&lt;/year&gt;&lt;/dates&gt;&lt;urls&gt;&lt;related-urls&gt;&lt;url&gt;http://ac.els-cdn.com/S1871519211002101/1-s2.0-S1871519211002101-main.pdf?_tid=55769426-25e3-11e7-bb75-00000aab0f27&amp;amp;acdnat=1492704578_f980b9492c7b55dfb6a8543ca8acec08&lt;/url&gt;&lt;/related-urls&gt;&lt;/urls&gt;&lt;electronic-resource-num&gt;10.1016/j.wombi.2011.08.007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8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12A580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Kildea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722C65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C3A0A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9BF84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535834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ongol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79D0B7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s (n=6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570B44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665516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693AEB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amily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45DE9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1D3DB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7A6C3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B8BF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19204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9B3AD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D1DEF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07F9D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AB7FA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1960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2DF9582" w14:textId="02D56CF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F074C44" w14:textId="66778F64" w:rsidTr="007779C2">
        <w:trPr>
          <w:trHeight w:val="220"/>
        </w:trPr>
        <w:tc>
          <w:tcPr>
            <w:tcW w:w="139" w:type="pct"/>
            <w:vMerge/>
          </w:tcPr>
          <w:p w14:paraId="4695A7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6377E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9F0BB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35D87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62F07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551F9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4DCC0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3D56A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D523E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73877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eldsher</w:t>
            </w:r>
            <w:proofErr w:type="spellEnd"/>
          </w:p>
        </w:tc>
        <w:tc>
          <w:tcPr>
            <w:tcW w:w="219" w:type="pct"/>
            <w:shd w:val="clear" w:color="auto" w:fill="auto"/>
            <w:hideMark/>
          </w:tcPr>
          <w:p w14:paraId="5C4E71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85A89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44F30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D0AC5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13DD3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BE42E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BDC7A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4430F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BBF25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F11F5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3C4D023" w14:textId="50C19D5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38073E59" w14:textId="00719C45" w:rsidTr="007779C2">
        <w:trPr>
          <w:trHeight w:val="220"/>
        </w:trPr>
        <w:tc>
          <w:tcPr>
            <w:tcW w:w="139" w:type="pct"/>
            <w:vMerge/>
          </w:tcPr>
          <w:p w14:paraId="46059F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0B940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DF965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3C060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640C1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D399A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5F6AC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34B89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3E0D1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2D7E7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FEA78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113E5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3527D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ADD5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DDFEC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28AF5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80157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686CA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C146E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6E55C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184B678" w14:textId="2EBDDE2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0F374912" w14:textId="7B58E44C" w:rsidTr="007779C2">
        <w:trPr>
          <w:trHeight w:val="220"/>
        </w:trPr>
        <w:tc>
          <w:tcPr>
            <w:tcW w:w="139" w:type="pct"/>
            <w:vMerge/>
          </w:tcPr>
          <w:p w14:paraId="08EFA7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D01C0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7473C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2E9B3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A915E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5E25A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7BD35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0BF1D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ED60A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46DB1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eonatal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0F41B3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668206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54707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EBD5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70C6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B6AE5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EE4AE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60849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70553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6747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C3B20A0" w14:textId="44FFB2C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73ADD68" w14:textId="235F504D" w:rsidTr="007779C2">
        <w:trPr>
          <w:trHeight w:val="220"/>
        </w:trPr>
        <w:tc>
          <w:tcPr>
            <w:tcW w:w="139" w:type="pct"/>
            <w:vMerge/>
          </w:tcPr>
          <w:p w14:paraId="56FAE8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2AC6E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C27B9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AF35B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4FDA8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22ECC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86135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45486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9B91B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D636A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09FBC4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AAD05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AAEC0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D11BE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CB897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986E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2D4FB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FD06B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BE38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17E59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A9859F7" w14:textId="207AD39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0794F33" w14:textId="61C010DA" w:rsidTr="007779C2">
        <w:trPr>
          <w:trHeight w:val="220"/>
        </w:trPr>
        <w:tc>
          <w:tcPr>
            <w:tcW w:w="139" w:type="pct"/>
            <w:vMerge/>
          </w:tcPr>
          <w:p w14:paraId="384CBA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2AC99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286B75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533C4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E1915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36BBE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77084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29A54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597DC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DE5A5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DF9CF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39070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73751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0305F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AC38C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AEBE1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62CBE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D877B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18FBF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2AA0B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05356E9" w14:textId="23130F8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AB32AB3" w14:textId="3839E8B6" w:rsidTr="007779C2">
        <w:trPr>
          <w:trHeight w:val="220"/>
        </w:trPr>
        <w:tc>
          <w:tcPr>
            <w:tcW w:w="139" w:type="pct"/>
            <w:vMerge/>
          </w:tcPr>
          <w:p w14:paraId="48E00E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68BB1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82958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5362F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AC350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1EBCA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DB7E9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37392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3D673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51693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E2F42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61DF8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6DEF0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1C697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AA226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9BB8D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B3A58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8700D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DB43B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651C9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0A14D36" w14:textId="2D47B48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63425485" w14:textId="671BC1D8" w:rsidTr="007779C2">
        <w:trPr>
          <w:trHeight w:val="440"/>
        </w:trPr>
        <w:tc>
          <w:tcPr>
            <w:tcW w:w="139" w:type="pct"/>
            <w:vMerge/>
          </w:tcPr>
          <w:p w14:paraId="6679CC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9ABE7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2D9F7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EEB29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E9B2C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1FFC7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C900D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D62FC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96D92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BA8DF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489199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4B1B9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113BD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D4E12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73576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0691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BFC44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7EE74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1F811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D325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EE86246" w14:textId="32E5EDB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3 years training</w:t>
            </w:r>
          </w:p>
        </w:tc>
      </w:tr>
      <w:tr w:rsidR="007779C2" w:rsidRPr="007779C2" w14:paraId="0C75A7AB" w14:textId="240ED300" w:rsidTr="007779C2">
        <w:trPr>
          <w:trHeight w:val="440"/>
        </w:trPr>
        <w:tc>
          <w:tcPr>
            <w:tcW w:w="139" w:type="pct"/>
            <w:vMerge w:val="restart"/>
          </w:tcPr>
          <w:p w14:paraId="02B14DA8" w14:textId="076F70A5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Kim&lt;/Author&gt;&lt;Year&gt;2013&lt;/Year&gt;&lt;RecNum&gt;1302&lt;/RecNum&gt;&lt;DisplayText&gt;[39]&lt;/DisplayText&gt;&lt;record&gt;&lt;rec-number&gt;1302&lt;/rec-number&gt;&lt;foreign-keys&gt;&lt;key app="EN" db-id="x0rf229d5ax0z5e50ee50zdsatw52txtrxvw" timestamp="1533606875"&gt;1302&lt;/key&gt;&lt;/foreign-keys&gt;&lt;ref-type name="Journal Article"&gt;17&lt;/ref-type&gt;&lt;contributors&gt;&lt;authors&gt;&lt;author&gt;Kim, Y. M.;van Roosmalen, J.;Stekelenburg, J.;Ansari, N.;Kols, A.;Tappis, H.;Currie, S.;Zainullah, P.;Bailey, P.;Semba, R.;Sun, K.&lt;/author&gt;&lt;/authors&gt;&lt;/contributors&gt;&lt;titles&gt;&lt;title&gt;Assessing the capacity for newborn resuscitation and factors associated with providers&amp;apos; knowledge and skills: a cross-sectional study in Afghanistan&lt;/title&gt;&lt;secondary-title&gt;BMC Pediatrics&lt;/secondary-title&gt;&lt;/titles&gt;&lt;periodical&gt;&lt;full-title&gt;BMC Pediatrics&lt;/full-title&gt;&lt;/periodical&gt;&lt;pages&gt;140-140&lt;/pages&gt;&lt;volume&gt;13&lt;/volume&gt;&lt;number&gt;1&lt;/number&gt;&lt;dates&gt;&lt;year&gt;2013&lt;/year&gt;&lt;/dates&gt;&lt;pub-location&gt;LONDON&lt;/pub-location&gt;&lt;publisher&gt;BIOMED CENTRAL LTD&lt;/publisher&gt;&lt;urls&gt;&lt;related-urls&gt;&lt;url&gt;http://who.summon.serialssolutions.com/2.0.0/link/0/eLvHCXMwpV1LbxMxELYaDhUSAlpeoa00B6SeVthr7wtxCVGjqlVv6aUXy08SsVoQScQf4Qcz42wCSRECcVyNrfVqxjPf7Hg-UxtwxHxLlcLaMvLC84AouLZVKGtrc1PaRNVUXV2r0VhNf1Lk7FXvRV2-Feg6sxxjXCZkhqnAAAEQT11aH-62tYKq7nuI-rGbYuRv5u91tbf;http://download.springer.com/static/pdf/468/art%253A10.1186%252F1471-2431-13-140.pdf?originUrl=http%3A%2F%2Fbmcpediatr.biomedcentral.com%2Farticle%2F10.1186%2F1471-2431-13-140&amp;amp;token2=exp=1476989288~acl=%2Fstatic%2Fpdf%2F468%2Fart%25253A10.1186%25252F1471-2431-13-140.pdf*~hmac=6a13a7f239108c4698a654801848d8dc6782c5428fb67e9c8ba262116e2f4d4b&lt;/url&gt;&lt;/related-urls&gt;&lt;/urls&gt;&lt;electronic-resource-num&gt;10.1186/1471-2431-13-140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39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66FCE9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Kim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F9B26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E1153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-2010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9BADF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610B0C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fghanistan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7FEF29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15178D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39999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6B18D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47B3C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6D28B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645C1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D1ECC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A4F1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FCAF7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87AA8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498BD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2A295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257C6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7C169FC" w14:textId="39DC9E2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4662925" w14:textId="020BD13A" w:rsidTr="007779C2">
        <w:trPr>
          <w:trHeight w:val="440"/>
        </w:trPr>
        <w:tc>
          <w:tcPr>
            <w:tcW w:w="139" w:type="pct"/>
            <w:vMerge/>
          </w:tcPr>
          <w:p w14:paraId="18ADFD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5D947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B9BF5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93818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82193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B3650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DB4B2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82D1E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5F1D2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922DC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97484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602D3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56E76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9D4F2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95CB7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E9C8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7AC5F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ADBAE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8B970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D1AB3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A664808" w14:textId="5FAC2BD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63A2A8C" w14:textId="60E629F5" w:rsidTr="007779C2">
        <w:trPr>
          <w:trHeight w:val="440"/>
        </w:trPr>
        <w:tc>
          <w:tcPr>
            <w:tcW w:w="139" w:type="pct"/>
            <w:vMerge w:val="restart"/>
          </w:tcPr>
          <w:p w14:paraId="7E4547E1" w14:textId="74DE3DA5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Knoble&lt;/Author&gt;&lt;Year&gt;2010&lt;/Year&gt;&lt;RecNum&gt;1083&lt;/RecNum&gt;&lt;DisplayText&gt;[40]&lt;/DisplayText&gt;&lt;record&gt;&lt;rec-number&gt;1083&lt;/rec-number&gt;&lt;foreign-keys&gt;&lt;key app="EN" db-id="x0rf229d5ax0z5e50ee50zdsatw52txtrxvw" timestamp="1533606872"&gt;1083&lt;/key&gt;&lt;/foreign-keys&gt;&lt;ref-type name="Journal Article"&gt;17&lt;/ref-type&gt;&lt;contributors&gt;&lt;authors&gt;&lt;author&gt;Knoble, S. J.;Pandit, A.;Koirala, B.;Ghimire, L.&lt;/author&gt;&lt;/authors&gt;&lt;/contributors&gt;&lt;titles&gt;&lt;title&gt;Measuring the quality of rural-based, government health care workers in Nepal&lt;/title&gt;&lt;secondary-title&gt;Internet Journal of Allied Health Sciences &amp;amp; Practice&lt;/secondary-title&gt;&lt;/titles&gt;&lt;periodical&gt;&lt;full-title&gt;Internet Journal of Allied Health Sciences &amp;amp; Practice&lt;/full-title&gt;&lt;/periodical&gt;&lt;pages&gt;1-9 9p&lt;/pages&gt;&lt;volume&gt;8&lt;/volume&gt;&lt;number&gt;1&lt;/number&gt;&lt;dates&gt;&lt;year&gt;2010&lt;/year&gt;&lt;/dates&gt;&lt;pub-location&gt;Fort Lauderdale, Florida&lt;/pub-location&gt;&lt;publisher&gt;Nova Southeastern University, College of Allied Health&lt;/publisher&gt;&lt;accession-num&gt;105131384. Language: English. Entry Date: 20100409. Revision Date: 20150818. Publication Type: Journal Article&lt;/accession-num&gt;&lt;urls&gt;&lt;related-urls&gt;&lt;url&gt;http://ezproxy.lib.ucalgary.ca/login?url=http://search.ebscohost.com/login.aspx?direct=true&amp;amp;db=rzh&amp;amp;AN=105131384&amp;amp;site=ehost-live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0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42E381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Knoble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CFDCB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0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F63A8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7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D3AD3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64CEDD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epal 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6F0373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 (n=4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726265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3E002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03D1E4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Health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262F79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651E0D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E2BE3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4B0BF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ACDA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5647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5FA33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A868B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B071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A1081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8E47EAE" w14:textId="6B1B942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9A4BCB4" w14:textId="70DCE1E1" w:rsidTr="007779C2">
        <w:trPr>
          <w:trHeight w:val="220"/>
        </w:trPr>
        <w:tc>
          <w:tcPr>
            <w:tcW w:w="139" w:type="pct"/>
            <w:vMerge/>
          </w:tcPr>
          <w:p w14:paraId="007EF1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0F963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A65B5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AE0EB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1AC73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FD73D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F68E9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6D4E1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FE086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38DF7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7866FD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2118B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62693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E630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9E71E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27EFF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D2F8F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495DF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AF56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996A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4D25A90" w14:textId="1C0E7D7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E4075AD" w14:textId="74E940D1" w:rsidTr="007779C2">
        <w:trPr>
          <w:trHeight w:val="440"/>
        </w:trPr>
        <w:tc>
          <w:tcPr>
            <w:tcW w:w="139" w:type="pct"/>
            <w:vMerge/>
          </w:tcPr>
          <w:p w14:paraId="6FE836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A7564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4999D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443FD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F6F3B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938BF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1084B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65094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C6264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5B5E9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Senior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ary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Health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6EC20D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59CF0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0B4C9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2B35BD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5D64F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9A71F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B77FE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55930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9B4F5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E3B91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3689174" w14:textId="72F0498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35E1650" w14:textId="4DA0EEF9" w:rsidTr="007779C2">
        <w:trPr>
          <w:trHeight w:val="880"/>
        </w:trPr>
        <w:tc>
          <w:tcPr>
            <w:tcW w:w="139" w:type="pct"/>
            <w:vMerge w:val="restart"/>
          </w:tcPr>
          <w:p w14:paraId="39EF72D9" w14:textId="3E9C5C16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Lobis&lt;/Author&gt;&lt;Year&gt;2011&lt;/Year&gt;&lt;RecNum&gt;1290&lt;/RecNum&gt;&lt;DisplayText&gt;[41]&lt;/DisplayText&gt;&lt;record&gt;&lt;rec-number&gt;1290&lt;/rec-number&gt;&lt;foreign-keys&gt;&lt;key app="EN" db-id="x0rf229d5ax0z5e50ee50zdsatw52txtrxvw" timestamp="1533606875"&gt;1290&lt;/key&gt;&lt;/foreign-keys&gt;&lt;ref-type name="Journal Article"&gt;17&lt;/ref-type&gt;&lt;contributors&gt;&lt;authors&gt;&lt;author&gt;Lobis, S.;Mbaruku, G.;Kamwendo, F.;McAuliffe, E.;Austin, J.;de Pinho, H.&lt;/author&gt;&lt;/authors&gt;&lt;/contributors&gt;&lt;titles&gt;&lt;title&gt;Expected to deliver: alignment of regulation, training, and actual performance of emergency obstetric care providers in Malawi and Tanzania&lt;/title&gt;&lt;secondary-title&gt;Int J Gynaecol Obstet&lt;/secondary-title&gt;&lt;/titles&gt;&lt;periodical&gt;&lt;full-title&gt;Int J Gynaecol Obstet&lt;/full-title&gt;&lt;abbr-1&gt;International journal of gynaecology and obstetrics: the official organ of the International Federation of Gynaecology and Obstetrics&lt;/abbr-1&gt;&lt;/periodical&gt;&lt;pages&gt;322-7&lt;/pages&gt;&lt;volume&gt;115&lt;/volume&gt;&lt;number&gt;3&lt;/number&gt;&lt;dates&gt;&lt;year&gt;2011&lt;/year&gt;&lt;/dates&gt;&lt;accession-num&gt;22036057&lt;/accession-num&gt;&lt;urls&gt;&lt;related-urls&gt;&lt;url&gt;http://ac.els-cdn.com/S0020729211004644/1-s2.0-S0020729211004644-main.pdf?_tid=7c398032-96f5-11e6-bf37-00000aab0f6b&amp;amp;acdnat=1476989357_ea71f9dc9e347e55fd28f04fc357226b&lt;/url&gt;&lt;/related-urls&gt;&lt;/urls&gt;&lt;electronic-resource-num&gt;10.1016/j.ijgo.2011.09.008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1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3215B2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Lobis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561E6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7E600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DB68A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0EDDF4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lawi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73F6A4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shd w:val="clear" w:color="auto" w:fill="auto"/>
            <w:hideMark/>
          </w:tcPr>
          <w:p w14:paraId="580D12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District and Central)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88E7C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D4FDD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5BE57D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E0072D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242FB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EC767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2E205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3EBD1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58D6C7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2B0D0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431CA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539BE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31FCAC83" w14:textId="074166D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1) 3 years training + 1 year internship or 2) 18 months upgrade from medical assistant + 1 year internship</w:t>
            </w:r>
          </w:p>
        </w:tc>
      </w:tr>
      <w:tr w:rsidR="007779C2" w:rsidRPr="007779C2" w14:paraId="6FE641C2" w14:textId="4572E033" w:rsidTr="007779C2">
        <w:trPr>
          <w:trHeight w:val="440"/>
        </w:trPr>
        <w:tc>
          <w:tcPr>
            <w:tcW w:w="139" w:type="pct"/>
            <w:vMerge/>
          </w:tcPr>
          <w:p w14:paraId="6B8AC5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5D4AD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B141D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DB4C3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AB261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8407A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CB67B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4F9E6A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/>
            <w:hideMark/>
          </w:tcPr>
          <w:p w14:paraId="0B70E4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4FA92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BDFE6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78D01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77D2A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7CFE5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DB052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0512E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5842E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0AE84F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D2D1F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70D2F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30FF0B9" w14:textId="7313BCF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E199D74" w14:textId="7592CE22" w:rsidTr="007779C2">
        <w:trPr>
          <w:trHeight w:val="440"/>
        </w:trPr>
        <w:tc>
          <w:tcPr>
            <w:tcW w:w="139" w:type="pct"/>
            <w:vMerge/>
          </w:tcPr>
          <w:p w14:paraId="6F75B4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190CF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B882D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25596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87179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44762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19404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368960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/>
            <w:hideMark/>
          </w:tcPr>
          <w:p w14:paraId="4F4041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F1A58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60BD1E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24F08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CFC4F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68589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BF6F2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BCE27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EC673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E4E22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68217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7DDAB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BFAE1E5" w14:textId="5746498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F1CA96C" w14:textId="02B8C545" w:rsidTr="007779C2">
        <w:trPr>
          <w:trHeight w:val="880"/>
        </w:trPr>
        <w:tc>
          <w:tcPr>
            <w:tcW w:w="139" w:type="pct"/>
            <w:vMerge/>
          </w:tcPr>
          <w:p w14:paraId="47BA5CB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38459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77824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714FC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B324C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3B0FE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828A5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5A6D4B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District) and Health Center</w:t>
            </w:r>
          </w:p>
        </w:tc>
        <w:tc>
          <w:tcPr>
            <w:tcW w:w="185" w:type="pct"/>
            <w:vMerge/>
            <w:hideMark/>
          </w:tcPr>
          <w:p w14:paraId="2DF5E6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D888E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0AC1E5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4B7EF1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FF490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462A7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7D367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42D1A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158E4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A4511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6ACD8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FFC5A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5748897" w14:textId="3E7F46D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2 years training + 1 year internship</w:t>
            </w:r>
          </w:p>
        </w:tc>
      </w:tr>
      <w:tr w:rsidR="007779C2" w:rsidRPr="007779C2" w14:paraId="158E8526" w14:textId="62A8B5E3" w:rsidTr="007779C2">
        <w:trPr>
          <w:trHeight w:val="440"/>
        </w:trPr>
        <w:tc>
          <w:tcPr>
            <w:tcW w:w="139" w:type="pct"/>
            <w:vMerge/>
          </w:tcPr>
          <w:p w14:paraId="499C60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F3DB7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DAF34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56C16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E9FC0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19FD1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B241C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23762F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/>
            <w:hideMark/>
          </w:tcPr>
          <w:p w14:paraId="080909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DCFC8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 Technician</w:t>
            </w:r>
          </w:p>
        </w:tc>
        <w:tc>
          <w:tcPr>
            <w:tcW w:w="219" w:type="pct"/>
            <w:shd w:val="clear" w:color="auto" w:fill="auto"/>
            <w:hideMark/>
          </w:tcPr>
          <w:p w14:paraId="074348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3B430D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66074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D5386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8523F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66A8E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0E51D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09807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3726D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7D01A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D56BCAA" w14:textId="33CE541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B0429B8" w14:textId="0390B64E" w:rsidTr="007779C2">
        <w:trPr>
          <w:trHeight w:val="440"/>
        </w:trPr>
        <w:tc>
          <w:tcPr>
            <w:tcW w:w="139" w:type="pct"/>
            <w:vMerge/>
          </w:tcPr>
          <w:p w14:paraId="1796AF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ADBE5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0FA03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25728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4CB37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32252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6D69E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628CB3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/>
            <w:hideMark/>
          </w:tcPr>
          <w:p w14:paraId="4ACD40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F222D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1D42BB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410BA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0DB02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CFF5C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B9CFC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09E75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3A1E8F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185B7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1D0CE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290E0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1AE7B37" w14:textId="0D7BEA7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F7EC64D" w14:textId="7DB9E59D" w:rsidTr="007779C2">
        <w:trPr>
          <w:trHeight w:val="880"/>
        </w:trPr>
        <w:tc>
          <w:tcPr>
            <w:tcW w:w="139" w:type="pct"/>
            <w:vMerge/>
          </w:tcPr>
          <w:p w14:paraId="39C121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13AC1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62CAE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B2C75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3AC0F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2AD3A4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nited Republic of Tanzan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144D92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shd w:val="clear" w:color="auto" w:fill="auto"/>
            <w:hideMark/>
          </w:tcPr>
          <w:p w14:paraId="7F0307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Regional and District)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2558E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747F9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ssistant 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3F359E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6FD46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D976C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53612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664EF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9475A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216C9A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5E7E22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7F77E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CB539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5FAAA2CE" w14:textId="65DEAC5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Clinical officer designation + 2 years training</w:t>
            </w:r>
          </w:p>
        </w:tc>
      </w:tr>
      <w:tr w:rsidR="007779C2" w:rsidRPr="007779C2" w14:paraId="1E264CCF" w14:textId="3034B2E5" w:rsidTr="007779C2">
        <w:trPr>
          <w:trHeight w:val="440"/>
        </w:trPr>
        <w:tc>
          <w:tcPr>
            <w:tcW w:w="139" w:type="pct"/>
            <w:vMerge/>
          </w:tcPr>
          <w:p w14:paraId="2D8A49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D3538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DC3D9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70DE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E0F3F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9F372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B8048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436466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enter</w:t>
            </w:r>
          </w:p>
        </w:tc>
        <w:tc>
          <w:tcPr>
            <w:tcW w:w="185" w:type="pct"/>
            <w:vMerge/>
            <w:hideMark/>
          </w:tcPr>
          <w:p w14:paraId="7DB6A9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38670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37A08A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4FEBF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BF61E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C09E2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23556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33985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50CAF8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5AB08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D7715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C6F8A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0BFD0E8" w14:textId="2A86B95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Two routes: 1) Secondary school + 3 years training or 2) Clinical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Asssistan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 + 1 year training</w:t>
            </w:r>
          </w:p>
        </w:tc>
      </w:tr>
      <w:tr w:rsidR="007779C2" w:rsidRPr="007779C2" w14:paraId="7FB117E2" w14:textId="09BE4CB2" w:rsidTr="007779C2">
        <w:trPr>
          <w:trHeight w:val="440"/>
        </w:trPr>
        <w:tc>
          <w:tcPr>
            <w:tcW w:w="139" w:type="pct"/>
            <w:vMerge/>
          </w:tcPr>
          <w:p w14:paraId="3E5D60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F4C6E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2281C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7D78B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2FCF7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DA5B0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86C75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23E63C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/>
            <w:hideMark/>
          </w:tcPr>
          <w:p w14:paraId="52A9D1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7CE98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BB42B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39FFC7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494AC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6A0E2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524CF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02630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41428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646B99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EDC53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57C61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490F83E" w14:textId="0D81CEE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C3C9610" w14:textId="2890497A" w:rsidTr="007779C2">
        <w:trPr>
          <w:trHeight w:val="440"/>
        </w:trPr>
        <w:tc>
          <w:tcPr>
            <w:tcW w:w="139" w:type="pct"/>
            <w:vMerge/>
          </w:tcPr>
          <w:p w14:paraId="47EE42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A6C67D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BD7D0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156AB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50F0F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DC3F8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222D5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7D7867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/>
            <w:hideMark/>
          </w:tcPr>
          <w:p w14:paraId="0F3637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DFDC5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7B9A68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6DB22D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795C7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80FB8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E157B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93C66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4D3271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34508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A759B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CD6EC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25F96D3" w14:textId="47EB042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BDDAF7E" w14:textId="6829FDC2" w:rsidTr="007779C2">
        <w:trPr>
          <w:trHeight w:val="440"/>
        </w:trPr>
        <w:tc>
          <w:tcPr>
            <w:tcW w:w="139" w:type="pct"/>
            <w:vMerge/>
          </w:tcPr>
          <w:p w14:paraId="1B55C5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48473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85EC4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6A9FC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259D3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B105A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D7B4D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1E5D85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/>
            <w:hideMark/>
          </w:tcPr>
          <w:p w14:paraId="04C84D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34F28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5ED7C1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6393A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C8576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71BE8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4A96D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2D73B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661815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4F864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82AF8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3973B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DF8E4E7" w14:textId="1E0C1C2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B61D94D" w14:textId="40723B33" w:rsidTr="007779C2">
        <w:trPr>
          <w:trHeight w:val="440"/>
        </w:trPr>
        <w:tc>
          <w:tcPr>
            <w:tcW w:w="139" w:type="pct"/>
            <w:vMerge w:val="restart"/>
          </w:tcPr>
          <w:p w14:paraId="52A23908" w14:textId="019FF288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Makowiecka&lt;/Author&gt;&lt;Year&gt;2008&lt;/Year&gt;&lt;RecNum&gt;1075&lt;/RecNum&gt;&lt;DisplayText&gt;[42]&lt;/DisplayText&gt;&lt;record&gt;&lt;rec-number&gt;1075&lt;/rec-number&gt;&lt;foreign-keys&gt;&lt;key app="EN" db-id="x0rf229d5ax0z5e50ee50zdsatw52txtrxvw" timestamp="1533606872"&gt;1075&lt;/key&gt;&lt;/foreign-keys&gt;&lt;ref-type name="Journal Article"&gt;17&lt;/ref-type&gt;&lt;contributors&gt;&lt;authors&gt;&lt;author&gt;Makowiecka, K.;Achadi, E.;Izati, Y.;Ronsmans, C.&lt;/author&gt;&lt;/authors&gt;&lt;/contributors&gt;&lt;titles&gt;&lt;title&gt;Midwifery provision in two districts in Indonesia: how well are rural areas served?&lt;/title&gt;&lt;secondary-title&gt;Health Policy &amp;amp; Planning&lt;/secondary-title&gt;&lt;/titles&gt;&lt;periodical&gt;&lt;full-title&gt;Health Policy &amp;amp; Planning&lt;/full-title&gt;&lt;/periodical&gt;&lt;pages&gt;67-75 9p&lt;/pages&gt;&lt;volume&gt;23&lt;/volume&gt;&lt;number&gt;1&lt;/number&gt;&lt;dates&gt;&lt;year&gt;2008&lt;/year&gt;&lt;/dates&gt;&lt;publisher&gt;Oxford University Press / USA&lt;/publisher&gt;&lt;accession-num&gt;105672184. Language: English. Entry Date: 20081024. Revision Date: 20150711. Publication Type: Journal Article&lt;/accession-num&gt;&lt;urls&gt;&lt;related-urls&gt;&lt;url&gt;http://ezproxy.lib.ucalgary.ca/login?url=http://search.ebscohost.com/login.aspx?direct=true&amp;amp;db=rzh&amp;amp;AN=105672184&amp;amp;site=ehost-live;http://heapol.oxfordjournals.org/content/23/1/67.full.pdf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2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3472D3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kowiecka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43A0EA2" w14:textId="27106326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8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25032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5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9A55D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6804C3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Indones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19C519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 (n=2)</w:t>
            </w:r>
          </w:p>
        </w:tc>
        <w:tc>
          <w:tcPr>
            <w:tcW w:w="328" w:type="pct"/>
            <w:shd w:val="clear" w:color="auto" w:fill="auto"/>
            <w:hideMark/>
          </w:tcPr>
          <w:p w14:paraId="396089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Public)</w:t>
            </w:r>
          </w:p>
        </w:tc>
        <w:tc>
          <w:tcPr>
            <w:tcW w:w="185" w:type="pct"/>
            <w:shd w:val="clear" w:color="auto" w:fill="auto"/>
            <w:hideMark/>
          </w:tcPr>
          <w:p w14:paraId="478527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A44E6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0486E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5C28B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37501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AB639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BB850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8EA1E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89965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FD352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91648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6F977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955DFBA" w14:textId="51A0A39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</w:t>
            </w:r>
          </w:p>
        </w:tc>
      </w:tr>
      <w:tr w:rsidR="007779C2" w:rsidRPr="007779C2" w14:paraId="5E5C96A6" w14:textId="6E74D85B" w:rsidTr="007779C2">
        <w:trPr>
          <w:trHeight w:val="440"/>
        </w:trPr>
        <w:tc>
          <w:tcPr>
            <w:tcW w:w="139" w:type="pct"/>
            <w:vMerge/>
          </w:tcPr>
          <w:p w14:paraId="03DA38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5A876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AD2FF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B9405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8B0CE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1E2F3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AA0D3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16D1F2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enter</w:t>
            </w:r>
          </w:p>
        </w:tc>
        <w:tc>
          <w:tcPr>
            <w:tcW w:w="185" w:type="pct"/>
            <w:shd w:val="clear" w:color="auto" w:fill="auto"/>
            <w:hideMark/>
          </w:tcPr>
          <w:p w14:paraId="0F43EB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B9D61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1FC3E7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9855D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C6308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4E95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7BCC7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03A39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4BA96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52B3B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68665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E453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39D0995" w14:textId="1AAFA94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</w:t>
            </w:r>
          </w:p>
        </w:tc>
      </w:tr>
      <w:tr w:rsidR="007779C2" w:rsidRPr="007779C2" w14:paraId="2770C009" w14:textId="0A85499C" w:rsidTr="007779C2">
        <w:trPr>
          <w:trHeight w:val="440"/>
        </w:trPr>
        <w:tc>
          <w:tcPr>
            <w:tcW w:w="139" w:type="pct"/>
            <w:vMerge/>
          </w:tcPr>
          <w:p w14:paraId="210C4A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FA154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B3E5B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24C8F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E1A3A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F30DB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06B8A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28B3E9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Public)</w:t>
            </w:r>
          </w:p>
        </w:tc>
        <w:tc>
          <w:tcPr>
            <w:tcW w:w="185" w:type="pct"/>
            <w:shd w:val="clear" w:color="auto" w:fill="auto"/>
            <w:hideMark/>
          </w:tcPr>
          <w:p w14:paraId="1914F8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47D25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601E09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B5E2E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736C2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ADCC3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426E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9C34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895A8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076A5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2C4DA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4FBB5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665AD28" w14:textId="5FFDB3B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</w:t>
            </w:r>
          </w:p>
        </w:tc>
      </w:tr>
      <w:tr w:rsidR="007779C2" w:rsidRPr="007779C2" w14:paraId="62633601" w14:textId="75B095F2" w:rsidTr="007779C2">
        <w:trPr>
          <w:trHeight w:val="440"/>
        </w:trPr>
        <w:tc>
          <w:tcPr>
            <w:tcW w:w="139" w:type="pct"/>
            <w:vMerge/>
          </w:tcPr>
          <w:p w14:paraId="2B83DC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CB3F1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E4A02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854DE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AE489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C8497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5C3A7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3E0AF5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</w:t>
            </w:r>
          </w:p>
        </w:tc>
        <w:tc>
          <w:tcPr>
            <w:tcW w:w="185" w:type="pct"/>
            <w:shd w:val="clear" w:color="auto" w:fill="auto"/>
            <w:hideMark/>
          </w:tcPr>
          <w:p w14:paraId="457100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B269E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3A194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8D693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AEF22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1290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A2C51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13CD0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51B03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85C6D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CCED3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58ECD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2754A85" w14:textId="22E4C37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</w:t>
            </w:r>
          </w:p>
        </w:tc>
      </w:tr>
      <w:tr w:rsidR="007779C2" w:rsidRPr="007779C2" w14:paraId="6CC1FE49" w14:textId="38B88F7B" w:rsidTr="007A05D3">
        <w:trPr>
          <w:trHeight w:val="61"/>
        </w:trPr>
        <w:tc>
          <w:tcPr>
            <w:tcW w:w="139" w:type="pct"/>
            <w:vMerge/>
          </w:tcPr>
          <w:p w14:paraId="131BB6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93CF8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30D69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4A664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E7A7C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C1311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2952D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400C15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 (Public)</w:t>
            </w:r>
          </w:p>
        </w:tc>
        <w:tc>
          <w:tcPr>
            <w:tcW w:w="185" w:type="pct"/>
            <w:shd w:val="clear" w:color="auto" w:fill="auto"/>
            <w:hideMark/>
          </w:tcPr>
          <w:p w14:paraId="2AA2AB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D87A3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17993B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C7FEB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27EBD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34069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2D54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B15CF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ED4C7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3F92E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970B4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3D13A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B65403F" w14:textId="3D2C2884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</w:t>
            </w:r>
          </w:p>
        </w:tc>
      </w:tr>
      <w:tr w:rsidR="007779C2" w:rsidRPr="007779C2" w14:paraId="3EAD29F5" w14:textId="165E6D35" w:rsidTr="007779C2">
        <w:trPr>
          <w:trHeight w:val="440"/>
        </w:trPr>
        <w:tc>
          <w:tcPr>
            <w:tcW w:w="139" w:type="pct"/>
            <w:vMerge/>
          </w:tcPr>
          <w:p w14:paraId="694516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A7481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286BE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63C01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706C4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9A815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04E4F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074DE1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</w:t>
            </w:r>
          </w:p>
        </w:tc>
        <w:tc>
          <w:tcPr>
            <w:tcW w:w="185" w:type="pct"/>
            <w:shd w:val="clear" w:color="auto" w:fill="auto"/>
            <w:hideMark/>
          </w:tcPr>
          <w:p w14:paraId="51CE2E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6DE164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Villag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AC788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3BF4D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CFDF8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2A6B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7461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D96A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2CB96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7565E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77E3B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0B018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F904632" w14:textId="621B19D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</w:t>
            </w:r>
          </w:p>
        </w:tc>
      </w:tr>
      <w:tr w:rsidR="007779C2" w:rsidRPr="007779C2" w14:paraId="180FE2D8" w14:textId="1CE1D1FE" w:rsidTr="007779C2">
        <w:trPr>
          <w:trHeight w:val="220"/>
        </w:trPr>
        <w:tc>
          <w:tcPr>
            <w:tcW w:w="139" w:type="pct"/>
            <w:vMerge w:val="restart"/>
          </w:tcPr>
          <w:p w14:paraId="142F7D90" w14:textId="07F597A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Malhotra&lt;/Author&gt;&lt;Year&gt;2014&lt;/Year&gt;&lt;RecNum&gt;404&lt;/RecNum&gt;&lt;DisplayText&gt;[43]&lt;/DisplayText&gt;&lt;record&gt;&lt;rec-number&gt;404&lt;/rec-number&gt;&lt;foreign-keys&gt;&lt;key app="EN" db-id="x0rf229d5ax0z5e50ee50zdsatw52txtrxvw" timestamp="1533606867"&gt;404&lt;/key&gt;&lt;/foreign-keys&gt;&lt;ref-type name="Journal Article"&gt;17&lt;/ref-type&gt;&lt;contributors&gt;&lt;authors&gt;&lt;author&gt;Malhotra, S.&lt;/author&gt;&lt;author&gt;Zodpey, S. P.&lt;/author&gt;&lt;author&gt;Vidyasagaran, A. L.&lt;/author&gt;&lt;author&gt;Sharma, K.&lt;/author&gt;&lt;author&gt;Raj, S. S.&lt;/author&gt;&lt;author&gt;Neogi, S. B.&lt;/author&gt;&lt;author&gt;Pathak, G.&lt;/author&gt;&lt;author&gt;Saraf, A.&lt;/author&gt;&lt;/authors&gt;&lt;/contributors&gt;&lt;titles&gt;&lt;title&gt;Assessment of Essential Newborn Care Services in Secondary-level Facilities from Two Districts of India&lt;/title&gt;&lt;secondary-title&gt;Journal of Health Population and Nutrition&lt;/secondary-title&gt;&lt;/titles&gt;&lt;periodical&gt;&lt;full-title&gt;Journal of Health Population and Nutrition&lt;/full-title&gt;&lt;/periodical&gt;&lt;pages&gt;130-141&lt;/pages&gt;&lt;volume&gt;32&lt;/volume&gt;&lt;number&gt;1&lt;/number&gt;&lt;dates&gt;&lt;year&gt;2014&lt;/year&gt;&lt;/dates&gt;&lt;urls&gt;&lt;related-urls&gt;&lt;url&gt;https://www-ncbi-nlm-nih-gov.ezproxy.lib.ucalgary.ca/pmc/articles/PMC4089081/pdf/jhpn0032-0130.pdf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3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7CF0C3D1" w14:textId="01E612EC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lhotra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B9526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63E78D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0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53413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79CB99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Ind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12C65A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 Hospital (n=1) and Community Health Centers (n=2) from Districts (n=2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5E8113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ospital, Health Facility and Community 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8CA96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2EFA64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56DF78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60DDB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CA0ED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B604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E0F3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1F0D0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E8313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59E89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DFCFA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D357D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E41D158" w14:textId="44BADDF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CE17991" w14:textId="5E08EF2A" w:rsidTr="007779C2">
        <w:trPr>
          <w:trHeight w:val="440"/>
        </w:trPr>
        <w:tc>
          <w:tcPr>
            <w:tcW w:w="139" w:type="pct"/>
            <w:vMerge/>
          </w:tcPr>
          <w:p w14:paraId="347E34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8B065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23FDF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76ADE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9E475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C7627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BD464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E1AE1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8453C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3395F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diatrician</w:t>
            </w:r>
            <w:proofErr w:type="spellEnd"/>
          </w:p>
        </w:tc>
        <w:tc>
          <w:tcPr>
            <w:tcW w:w="219" w:type="pct"/>
            <w:shd w:val="clear" w:color="auto" w:fill="auto"/>
            <w:hideMark/>
          </w:tcPr>
          <w:p w14:paraId="7B0DEC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03E79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7CDC1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B8250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1594F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A4200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12574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5040B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73A38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9331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7CC0211" w14:textId="4FE2218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FFDA9C4" w14:textId="0877F78F" w:rsidTr="007779C2">
        <w:trPr>
          <w:trHeight w:val="220"/>
        </w:trPr>
        <w:tc>
          <w:tcPr>
            <w:tcW w:w="139" w:type="pct"/>
            <w:vMerge/>
          </w:tcPr>
          <w:p w14:paraId="01018D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38F58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D3FD4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4BF20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34B4D5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AE23D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46ED4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AE1C0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1A9D4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B59D8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10D712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5FD70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6DA61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2DFC0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CDFD0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155BD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15635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033DF1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A5C8F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C0828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D60D0F5" w14:textId="312DE96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A82052D" w14:textId="063D470F" w:rsidTr="007A05D3">
        <w:trPr>
          <w:trHeight w:val="61"/>
        </w:trPr>
        <w:tc>
          <w:tcPr>
            <w:tcW w:w="139" w:type="pct"/>
          </w:tcPr>
          <w:p w14:paraId="7166C813" w14:textId="2BA3D38B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Mamba&lt;/Author&gt;&lt;Year&gt;2000&lt;/Year&gt;&lt;RecNum&gt;403&lt;/RecNum&gt;&lt;DisplayText&gt;[44]&lt;/DisplayText&gt;&lt;record&gt;&lt;rec-number&gt;403&lt;/rec-number&gt;&lt;foreign-keys&gt;&lt;key app="EN" db-id="x0rf229d5ax0z5e50ee50zdsatw52txtrxvw" timestamp="1533606867"&gt;403&lt;/key&gt;&lt;/foreign-keys&gt;&lt;ref-type name="Journal Article"&gt;17&lt;/ref-type&gt;&lt;contributors&gt;&lt;authors&gt;&lt;author&gt;Mamba, P. P.&lt;/author&gt;&lt;/authors&gt;&lt;/contributors&gt;&lt;titles&gt;&lt;title&gt;Nurse-midwives knowledge &amp;amp; basis for decision-making on maternal reproductive high risk factors in pregnancy&lt;/title&gt;&lt;secondary-title&gt;Africa Journal of Nursing &amp;amp; Midwifery&lt;/secondary-title&gt;&lt;/titles&gt;&lt;periodical&gt;&lt;full-title&gt;Africa Journal of Nursing &amp;amp; Midwifery&lt;/full-title&gt;&lt;/periodical&gt;&lt;pages&gt;58-62 5p&lt;/pages&gt;&lt;volume&gt;2&lt;/volume&gt;&lt;number&gt;2&lt;/number&gt;&lt;dates&gt;&lt;year&gt;2000&lt;/year&gt;&lt;/dates&gt;&lt;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4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0F1675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mba</w:t>
            </w:r>
          </w:p>
        </w:tc>
        <w:tc>
          <w:tcPr>
            <w:tcW w:w="220" w:type="pct"/>
            <w:shd w:val="clear" w:color="auto" w:fill="auto"/>
            <w:hideMark/>
          </w:tcPr>
          <w:p w14:paraId="6B97CF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0</w:t>
            </w:r>
          </w:p>
        </w:tc>
        <w:tc>
          <w:tcPr>
            <w:tcW w:w="185" w:type="pct"/>
            <w:shd w:val="clear" w:color="auto" w:fill="auto"/>
            <w:hideMark/>
          </w:tcPr>
          <w:p w14:paraId="39F68B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25022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175107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waziland</w:t>
            </w:r>
          </w:p>
        </w:tc>
        <w:tc>
          <w:tcPr>
            <w:tcW w:w="208" w:type="pct"/>
            <w:shd w:val="clear" w:color="auto" w:fill="auto"/>
            <w:hideMark/>
          </w:tcPr>
          <w:p w14:paraId="1A9F29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Antenatal clinics in public health units (n=6) in Regions (n=4) </w:t>
            </w:r>
          </w:p>
        </w:tc>
        <w:tc>
          <w:tcPr>
            <w:tcW w:w="328" w:type="pct"/>
            <w:shd w:val="clear" w:color="auto" w:fill="auto"/>
            <w:hideMark/>
          </w:tcPr>
          <w:p w14:paraId="66F95E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enter or Health Clinic (Public)</w:t>
            </w:r>
          </w:p>
        </w:tc>
        <w:tc>
          <w:tcPr>
            <w:tcW w:w="185" w:type="pct"/>
            <w:shd w:val="clear" w:color="auto" w:fill="auto"/>
            <w:hideMark/>
          </w:tcPr>
          <w:p w14:paraId="07AA74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315051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15300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85665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5771F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F0A3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BB1C0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D2B55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28CBD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C56F4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DFE6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E8E77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7DBCE42" w14:textId="495EE8D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F9D6ECD" w14:textId="4684A294" w:rsidTr="007779C2">
        <w:trPr>
          <w:trHeight w:val="2420"/>
        </w:trPr>
        <w:tc>
          <w:tcPr>
            <w:tcW w:w="139" w:type="pct"/>
          </w:tcPr>
          <w:p w14:paraId="690D8642" w14:textId="502303D2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Mangham-Jefferies&lt;/Author&gt;&lt;Year&gt;2014&lt;/Year&gt;&lt;RecNum&gt;581&lt;/RecNum&gt;&lt;DisplayText&gt;[45]&lt;/DisplayText&gt;&lt;record&gt;&lt;rec-number&gt;581&lt;/rec-number&gt;&lt;foreign-keys&gt;&lt;key app="EN" db-id="x0rf229d5ax0z5e50ee50zdsatw52txtrxvw" timestamp="1533606869"&gt;581&lt;/key&gt;&lt;/foreign-keys&gt;&lt;ref-type name="Journal Article"&gt;17&lt;/ref-type&gt;&lt;contributors&gt;&lt;authors&gt;&lt;author&gt;Mangham-Jefferies, Lindsay&lt;/author&gt;&lt;author&gt;Mathewos, Bereket&lt;/author&gt;&lt;author&gt;Russell, Jeanne&lt;/author&gt;&lt;author&gt;Bekele, Abeba&lt;/author&gt;&lt;/authors&gt;&lt;/contributors&gt;&lt;titles&gt;&lt;title&gt;How do health extension workers in Ethiopia allocate their time?&lt;/title&gt;&lt;secondary-title&gt;Human Resources for Health&lt;/secondary-title&gt;&lt;/titles&gt;&lt;periodical&gt;&lt;full-title&gt;Hum Resour Health&lt;/full-title&gt;&lt;abbr-1&gt;Human resources for health&lt;/abbr-1&gt;&lt;/periodical&gt;&lt;pages&gt;61-61 1p&lt;/pages&gt;&lt;volume&gt;12&lt;/volume&gt;&lt;number&gt;1&lt;/number&gt;&lt;dates&gt;&lt;year&gt;2014&lt;/year&gt;&lt;/dates&gt;&lt;urls&gt;&lt;related-urls&gt;&lt;url&gt;http://download.springer.com/static/pdf/683/art%253A10.1186%252F1478-4491-12-61.pdf?originUrl=http%3A%2F%2Fhuman-resources-health.biomedcentral.com%2Farticle%2F10.1186%2F1478-4491-12-61&amp;amp;token2=exp=1492704755~acl=%2Fstatic%2Fpdf%2F683%2Fart%25253A10.1186%25252F1478-4491-12-61.pdf*~hmac=19df555c690878fd847010edb738cb71dea4643799bc21a091127d8d2e3c417e&lt;/url&gt;&lt;/related-urls&gt;&lt;/urls&gt;&lt;electronic-resource-num&gt;10.1186/1478-4491-12-61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5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46E476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ngham-Jefferies</w:t>
            </w:r>
          </w:p>
        </w:tc>
        <w:tc>
          <w:tcPr>
            <w:tcW w:w="220" w:type="pct"/>
            <w:shd w:val="clear" w:color="auto" w:fill="auto"/>
            <w:hideMark/>
          </w:tcPr>
          <w:p w14:paraId="458FF1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shd w:val="clear" w:color="auto" w:fill="auto"/>
            <w:hideMark/>
          </w:tcPr>
          <w:p w14:paraId="3E1DC2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8-2013</w:t>
            </w:r>
          </w:p>
        </w:tc>
        <w:tc>
          <w:tcPr>
            <w:tcW w:w="220" w:type="pct"/>
            <w:shd w:val="clear" w:color="auto" w:fill="auto"/>
            <w:hideMark/>
          </w:tcPr>
          <w:p w14:paraId="16AC3A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litative</w:t>
            </w:r>
          </w:p>
        </w:tc>
        <w:tc>
          <w:tcPr>
            <w:tcW w:w="239" w:type="pct"/>
            <w:shd w:val="clear" w:color="auto" w:fill="auto"/>
            <w:hideMark/>
          </w:tcPr>
          <w:p w14:paraId="6843D5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thiopia</w:t>
            </w:r>
          </w:p>
        </w:tc>
        <w:tc>
          <w:tcPr>
            <w:tcW w:w="208" w:type="pct"/>
            <w:shd w:val="clear" w:color="auto" w:fill="auto"/>
            <w:hideMark/>
          </w:tcPr>
          <w:p w14:paraId="0D62CC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Rural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kebeles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(smallest admin structure of government) in SNNP region and n=2 zones of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Oromia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Region</w:t>
            </w:r>
          </w:p>
        </w:tc>
        <w:tc>
          <w:tcPr>
            <w:tcW w:w="328" w:type="pct"/>
            <w:shd w:val="clear" w:color="auto" w:fill="auto"/>
            <w:hideMark/>
          </w:tcPr>
          <w:p w14:paraId="225674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Post</w:t>
            </w:r>
          </w:p>
        </w:tc>
        <w:tc>
          <w:tcPr>
            <w:tcW w:w="185" w:type="pct"/>
            <w:shd w:val="clear" w:color="auto" w:fill="auto"/>
            <w:hideMark/>
          </w:tcPr>
          <w:p w14:paraId="69C662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7AADFF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xtention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002AB2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10A2F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ECECE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ED2E9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C5AA3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C2D2A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BD552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1D8D7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6BE13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F3FF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95DD11E" w14:textId="59170ED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1 year training</w:t>
            </w:r>
          </w:p>
        </w:tc>
      </w:tr>
      <w:tr w:rsidR="007779C2" w:rsidRPr="007779C2" w14:paraId="21F20252" w14:textId="4F2C656E" w:rsidTr="007779C2">
        <w:trPr>
          <w:trHeight w:val="880"/>
        </w:trPr>
        <w:tc>
          <w:tcPr>
            <w:tcW w:w="139" w:type="pct"/>
            <w:vMerge w:val="restart"/>
          </w:tcPr>
          <w:p w14:paraId="75B062C5" w14:textId="4A8E67D2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Mansoor&lt;/Author&gt;&lt;Year&gt;2013&lt;/Year&gt;&lt;RecNum&gt;281&lt;/RecNum&gt;&lt;DisplayText&gt;[46]&lt;/DisplayText&gt;&lt;record&gt;&lt;rec-number&gt;281&lt;/rec-number&gt;&lt;foreign-keys&gt;&lt;key app="EN" db-id="x0rf229d5ax0z5e50ee50zdsatw52txtrxvw" timestamp="1533606866"&gt;281&lt;/key&gt;&lt;/foreign-keys&gt;&lt;ref-type name="Journal Article"&gt;17&lt;/ref-type&gt;&lt;contributors&gt;&lt;authors&gt;&lt;author&gt;Mansoor, G. Farooq&lt;/author&gt;&lt;author&gt;Hashemy, Pashtoon&lt;/author&gt;&lt;author&gt;Gohar, Fatima&lt;/author&gt;&lt;author&gt;Wood, Molly E.&lt;/author&gt;&lt;author&gt;Ayoubi, Sadia F.&lt;/author&gt;&lt;author&gt;Todd, Catherine S.&lt;/author&gt;&lt;/authors&gt;&lt;/contributors&gt;&lt;titles&gt;&lt;title&gt;Midwifery retention and coverage and impact on service utilisation in Afghanistan&lt;/title&gt;&lt;secondary-title&gt;Midwifery&lt;/secondary-title&gt;&lt;/titles&gt;&lt;periodical&gt;&lt;full-title&gt;Midwifery&lt;/full-title&gt;&lt;/periodical&gt;&lt;pages&gt;1088-1094 7p&lt;/pages&gt;&lt;volume&gt;29&lt;/volume&gt;&lt;number&gt;10&lt;/number&gt;&lt;dates&gt;&lt;year&gt;2013&lt;/year&gt;&lt;/dates&gt;&lt;urls&gt;&lt;related-urls&gt;&lt;url&gt;http://ac.els-cdn.com/S0266613813002398/1-s2.0-S0266613813002398-main.pdf?_tid=761359b2-25e3-11e7-a552-00000aab0f6b&amp;amp;acdnat=1492704632_e4ab5dd253361b53626f696529cb7bf5&lt;/url&gt;&lt;/related-urls&gt;&lt;/urls&gt;&lt;electronic-resource-num&gt;10.1016/j.midw.2013.07.021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6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0ACA17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nsoor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5F568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2B84F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-2012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3CCB6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3F7047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fghanistan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516622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rovinces (n=11)</w:t>
            </w:r>
          </w:p>
        </w:tc>
        <w:tc>
          <w:tcPr>
            <w:tcW w:w="328" w:type="pct"/>
            <w:shd w:val="clear" w:color="auto" w:fill="auto"/>
            <w:hideMark/>
          </w:tcPr>
          <w:p w14:paraId="5634E4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 (Public) and Community</w:t>
            </w:r>
          </w:p>
        </w:tc>
        <w:tc>
          <w:tcPr>
            <w:tcW w:w="185" w:type="pct"/>
            <w:shd w:val="clear" w:color="auto" w:fill="auto"/>
            <w:hideMark/>
          </w:tcPr>
          <w:p w14:paraId="462B06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7B98E6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 (CME)</w:t>
            </w:r>
          </w:p>
        </w:tc>
        <w:tc>
          <w:tcPr>
            <w:tcW w:w="219" w:type="pct"/>
            <w:shd w:val="clear" w:color="auto" w:fill="auto"/>
            <w:hideMark/>
          </w:tcPr>
          <w:p w14:paraId="33CED9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175DF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20C81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DC6D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76DA4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445BD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27163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3105F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62928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FD92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53C1EA0" w14:textId="64A22C2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01A8AA6" w14:textId="1E6FCF05" w:rsidTr="007779C2">
        <w:trPr>
          <w:trHeight w:val="880"/>
        </w:trPr>
        <w:tc>
          <w:tcPr>
            <w:tcW w:w="139" w:type="pct"/>
            <w:vMerge/>
          </w:tcPr>
          <w:p w14:paraId="5C4FD2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D3B8F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0ECBA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4AD18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F9557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F4169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B6E9F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0DE12C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(Provincial and District)</w:t>
            </w:r>
          </w:p>
        </w:tc>
        <w:tc>
          <w:tcPr>
            <w:tcW w:w="185" w:type="pct"/>
            <w:shd w:val="clear" w:color="auto" w:fill="auto"/>
            <w:hideMark/>
          </w:tcPr>
          <w:p w14:paraId="1262DC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5A226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 (IHS)</w:t>
            </w:r>
          </w:p>
        </w:tc>
        <w:tc>
          <w:tcPr>
            <w:tcW w:w="219" w:type="pct"/>
            <w:shd w:val="clear" w:color="auto" w:fill="auto"/>
            <w:hideMark/>
          </w:tcPr>
          <w:p w14:paraId="689DE7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CB3E6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CA0C3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E7BF7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4D207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867F7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3783F9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5D0F70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468CB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4102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265C610" w14:textId="3C855F7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C0E07B7" w14:textId="556C2615" w:rsidTr="007779C2">
        <w:trPr>
          <w:trHeight w:val="220"/>
        </w:trPr>
        <w:tc>
          <w:tcPr>
            <w:tcW w:w="139" w:type="pct"/>
            <w:vMerge w:val="restart"/>
          </w:tcPr>
          <w:p w14:paraId="7545FDDC" w14:textId="346ABE2B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Mirkuzie&lt;/Author&gt;&lt;Year&gt;2014&lt;/Year&gt;&lt;RecNum&gt;578&lt;/RecNum&gt;&lt;DisplayText&gt;[47]&lt;/DisplayText&gt;&lt;record&gt;&lt;rec-number&gt;578&lt;/rec-number&gt;&lt;foreign-keys&gt;&lt;key app="EN" db-id="x0rf229d5ax0z5e50ee50zdsatw52txtrxvw" timestamp="1533606868"&gt;578&lt;/key&gt;&lt;/foreign-keys&gt;&lt;ref-type name="Journal Article"&gt;17&lt;/ref-type&gt;&lt;contributors&gt;&lt;authors&gt;&lt;author&gt;Mirkuzie, A. H.&lt;/author&gt;&lt;author&gt;Sisay, M. M.&lt;/author&gt;&lt;author&gt;Bedane, M. M.&lt;/author&gt;&lt;/authors&gt;&lt;/contributors&gt;&lt;titles&gt;&lt;title&gt;Standard basic emergency obstetric and neonatal care training in Addis Ababa; trainees reaction and knowledge acquisition&lt;/title&gt;&lt;secondary-title&gt;BMC Med Educ&lt;/secondary-title&gt;&lt;/titles&gt;&lt;periodical&gt;&lt;full-title&gt;BMC Med Educ&lt;/full-title&gt;&lt;/periodical&gt;&lt;pages&gt;201&lt;/pages&gt;&lt;volume&gt;14&lt;/volume&gt;&lt;dates&gt;&lt;year&gt;2014&lt;/year&gt;&lt;/dates&gt;&lt;urls&gt;&lt;related-urls&gt;&lt;url&gt;https://www.ncbi.nlm.nih.gov/pmc/articles/PMC4181417/pdf/12909_2014_Article_1026.pdf&lt;/url&gt;&lt;/related-urls&gt;&lt;/urls&gt;&lt;electronic-resource-num&gt;10.1186/1472-6920-14-201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7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1928CE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rkuzie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D96D9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F2B6B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FCA7F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069B8B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thiop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18365D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ublic Health Centers (n=10) in Addis Ababa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78A89E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enter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77E260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42A538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577F09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3FA4CE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08886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0AEDA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F05C9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074F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F7496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6CB59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3166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C3F1B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0FDDE67" w14:textId="63AB222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411CCAF" w14:textId="1649E90A" w:rsidTr="007779C2">
        <w:trPr>
          <w:trHeight w:val="220"/>
        </w:trPr>
        <w:tc>
          <w:tcPr>
            <w:tcW w:w="139" w:type="pct"/>
            <w:vMerge/>
          </w:tcPr>
          <w:p w14:paraId="014ABC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B33AC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86046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07AF5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8323A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A0DC1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CD43A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4DC83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AB162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2211F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0BC895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91DFF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ECEF5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4AE51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8309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413D3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7AD5E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11AEA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A0B0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F950C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C7DF362" w14:textId="374A238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708DFAF" w14:textId="76EECCC4" w:rsidTr="007779C2">
        <w:trPr>
          <w:trHeight w:val="220"/>
        </w:trPr>
        <w:tc>
          <w:tcPr>
            <w:tcW w:w="139" w:type="pct"/>
            <w:vMerge w:val="restart"/>
          </w:tcPr>
          <w:p w14:paraId="29E633C3" w14:textId="51508494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Nsemo&lt;/Author&gt;&lt;Year&gt;2013&lt;/Year&gt;&lt;RecNum&gt;839&lt;/RecNum&gt;&lt;DisplayText&gt;[48]&lt;/DisplayText&gt;&lt;record&gt;&lt;rec-number&gt;839&lt;/rec-number&gt;&lt;foreign-keys&gt;&lt;key app="EN" db-id="x0rf229d5ax0z5e50ee50zdsatw52txtrxvw" timestamp="1533606871"&gt;839&lt;/key&gt;&lt;/foreign-keys&gt;&lt;ref-type name="Journal Article"&gt;17&lt;/ref-type&gt;&lt;contributors&gt;&lt;authors&gt;&lt;author&gt;Nsemo, Alberta D.;John, Mildred E.;Etifit, Rita E.;Mgbekem, Mary A.;Oyira, Emilia J.&lt;/author&gt;&lt;/authors&gt;&lt;/contributors&gt;&lt;titles&gt;&lt;title&gt;Clinical nurses&amp;apos; perception of continuing professional education as a tool for quality service delivery in public hospitals Calabar, Cross River State, Nigeria&lt;/title&gt;&lt;secondary-title&gt;Nurse Education in Practice&lt;/secondary-title&gt;&lt;/titles&gt;&lt;periodical&gt;&lt;full-title&gt;Nurse Education in Practice&lt;/full-title&gt;&lt;/periodical&gt;&lt;pages&gt;328-334 7p&lt;/pages&gt;&lt;volume&gt;13&lt;/volume&gt;&lt;number&gt;4&lt;/number&gt;&lt;dates&gt;&lt;year&gt;2013&lt;/year&gt;&lt;/dates&gt;&lt;pub-location&gt;Philadelphia, Pennsylvania&lt;/pub-location&gt;&lt;publisher&gt;Elsevier Inc.&lt;/publisher&gt;&lt;accession-num&gt;104188432. Language: English. Entry Date: 20130706. Revision Date: 20150820. Publication Type: Journal Article&lt;/accession-num&gt;&lt;urls&gt;&lt;related-urls&gt;&lt;url&gt;http://ezproxy.lib.ucalgary.ca/login?url=http://search.ebscohost.com/login.aspx?direct=true&amp;amp;db=rzh&amp;amp;AN=104188432&amp;amp;site=ehost-live;http://ac.els-cdn.com/S1471595313000905/1-s2.0-S1471595313000905-main.pdf?_tid=1887671e-96f7-11e6-b1b3-00000aab0f27&amp;amp;acdnat=1476990049_dee3358623dbd63ba2e44a98ca263383&lt;/url&gt;&lt;/related-urls&gt;&lt;/urls&gt;&lt;electronic-resource-num&gt;10.1016/j.nepr.2013.04.005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8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7F5C7F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semo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1A9B06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85F24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50855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2BC544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iger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49E5A2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s  (n=1) in a city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09A1CC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F1C59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D997F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4B032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691BD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02DE6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BFF41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A8FC7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8DCED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E9E60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CDF41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BEC4B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15D1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232770F" w14:textId="324211C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6EBB6262" w14:textId="250E5E08" w:rsidTr="007779C2">
        <w:trPr>
          <w:trHeight w:val="220"/>
        </w:trPr>
        <w:tc>
          <w:tcPr>
            <w:tcW w:w="139" w:type="pct"/>
            <w:vMerge/>
          </w:tcPr>
          <w:p w14:paraId="2A7A24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ACBB1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360FC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ABB1D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7643B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B46EA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A93B1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F0573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27D7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67AC1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6E6B49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4EB7D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94B16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0A5AD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0863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E074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0F3DF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6D9CA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C307B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B0A21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33A1BBE" w14:textId="2BB1561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4FCC3D83" w14:textId="574722C3" w:rsidTr="007779C2">
        <w:trPr>
          <w:trHeight w:val="440"/>
        </w:trPr>
        <w:tc>
          <w:tcPr>
            <w:tcW w:w="139" w:type="pct"/>
            <w:vMerge w:val="restart"/>
          </w:tcPr>
          <w:p w14:paraId="25BA36B3" w14:textId="2BD85734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Nyango&lt;/Author&gt;&lt;Year&gt;2010&lt;/Year&gt;&lt;RecNum&gt;1043&lt;/RecNum&gt;&lt;DisplayText&gt;[49]&lt;/DisplayText&gt;&lt;record&gt;&lt;rec-number&gt;1043&lt;/rec-number&gt;&lt;foreign-keys&gt;&lt;key app="EN" db-id="x0rf229d5ax0z5e50ee50zdsatw52txtrxvw" timestamp="1533606872"&gt;1043&lt;/key&gt;&lt;/foreign-keys&gt;&lt;ref-type name="Journal Article"&gt;17&lt;/ref-type&gt;&lt;contributors&gt;&lt;authors&gt;&lt;author&gt;Nyango, D. D.;Mutihir, J. T.;Laabes, E. P.;Kigbu, J. H.;Buba, M.&lt;/author&gt;&lt;/authors&gt;&lt;/contributors&gt;&lt;titles&gt;&lt;title&gt;Skilled attendance: the key challenges to progress in achieving mdg-5 in north central nigeria...Millennium Development Goal&lt;/title&gt;&lt;secondary-title&gt;African Journal of Reproductive Health&lt;/secondary-title&gt;&lt;/titles&gt;&lt;periodical&gt;&lt;full-title&gt;African Journal of Reproductive Health&lt;/full-title&gt;&lt;/periodical&gt;&lt;pages&gt;129-138 10p&lt;/pages&gt;&lt;volume&gt;14&lt;/volume&gt;&lt;number&gt;2&lt;/number&gt;&lt;dates&gt;&lt;year&gt;2010&lt;/year&gt;&lt;/dates&gt;&lt;pub-location&gt;Benin City Edostate 234, &amp;lt;Blank&amp;gt;&lt;/pub-location&gt;&lt;publisher&gt;Women&amp;apos;s Health &amp;amp; Action Research Centre&lt;/publisher&gt;&lt;accession-num&gt;104971815. Language: English. Entry Date: 20110215. Revision Date: 20150711. Publication Type: Journal Article&lt;/accession-num&gt;&lt;urls&gt;&lt;related-urls&gt;&lt;url&gt;http://ezproxy.lib.ucalgary.ca/login?url=http://search.ebscohost.com/login.aspx?direct=true&amp;amp;db=rzh&amp;amp;AN=104971815&amp;amp;site=ehost-live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49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73D136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yango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C241B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0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03FB9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7ABAA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4FB9BF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iger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23EED6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State (n=1) 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1CA33C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D5A9E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587981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Health Extension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4863CB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o </w:t>
            </w:r>
          </w:p>
        </w:tc>
        <w:tc>
          <w:tcPr>
            <w:tcW w:w="184" w:type="pct"/>
            <w:shd w:val="clear" w:color="auto" w:fill="auto"/>
            <w:hideMark/>
          </w:tcPr>
          <w:p w14:paraId="3786F3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F4472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FD9BC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0FA3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609C7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03B4A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DA1CA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2DABC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C6AFF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F0D6B67" w14:textId="4D41674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027275C" w14:textId="20DE4315" w:rsidTr="007779C2">
        <w:trPr>
          <w:trHeight w:val="220"/>
        </w:trPr>
        <w:tc>
          <w:tcPr>
            <w:tcW w:w="139" w:type="pct"/>
            <w:vMerge/>
          </w:tcPr>
          <w:p w14:paraId="6960A5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BAAC0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0A696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1DF33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ACA60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0F151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4BD38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A28B0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61111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7E41E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757947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48A5FD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2EBC5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A04D7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6D5E4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6ADBC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2162B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7844A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91B83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F94F2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9C04F5A" w14:textId="6125143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7C0F881" w14:textId="31B0F78E" w:rsidTr="007779C2">
        <w:trPr>
          <w:trHeight w:val="220"/>
        </w:trPr>
        <w:tc>
          <w:tcPr>
            <w:tcW w:w="139" w:type="pct"/>
            <w:vMerge/>
          </w:tcPr>
          <w:p w14:paraId="691DC3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5E684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7713A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DCB1E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44F31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D3E00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EA1E6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42024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02847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4468F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31FA38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676493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88658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FE99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4AB3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ACE47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68A83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AD110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7BE5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92B93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D15BD7A" w14:textId="66849B7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35B7CD91" w14:textId="7612E8AE" w:rsidTr="007779C2">
        <w:trPr>
          <w:trHeight w:val="660"/>
        </w:trPr>
        <w:tc>
          <w:tcPr>
            <w:tcW w:w="139" w:type="pct"/>
            <w:vMerge/>
          </w:tcPr>
          <w:p w14:paraId="310A3C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0C60A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88986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0742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47C98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AE5DD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F8055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79522A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enter (Public)</w:t>
            </w:r>
          </w:p>
        </w:tc>
        <w:tc>
          <w:tcPr>
            <w:tcW w:w="185" w:type="pct"/>
            <w:shd w:val="clear" w:color="auto" w:fill="auto"/>
            <w:hideMark/>
          </w:tcPr>
          <w:p w14:paraId="6023EC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5D47B5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urse Midwife </w:t>
            </w:r>
          </w:p>
        </w:tc>
        <w:tc>
          <w:tcPr>
            <w:tcW w:w="219" w:type="pct"/>
            <w:shd w:val="clear" w:color="auto" w:fill="auto"/>
            <w:hideMark/>
          </w:tcPr>
          <w:p w14:paraId="231DDC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BAC13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3738D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2FAF1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01372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509F1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98EF4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C4601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4BFFD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7488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E7542B0" w14:textId="084D84F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A928973" w14:textId="038C2DF0" w:rsidTr="007779C2">
        <w:trPr>
          <w:trHeight w:val="1320"/>
        </w:trPr>
        <w:tc>
          <w:tcPr>
            <w:tcW w:w="139" w:type="pct"/>
          </w:tcPr>
          <w:p w14:paraId="6755F922" w14:textId="675419DF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Ogunlesi&lt;/Author&gt;&lt;Year&gt;2008&lt;/Year&gt;&lt;RecNum&gt;399&lt;/RecNum&gt;&lt;DisplayText&gt;[50]&lt;/DisplayText&gt;&lt;record&gt;&lt;rec-number&gt;399&lt;/rec-number&gt;&lt;foreign-keys&gt;&lt;key app="EN" db-id="x0rf229d5ax0z5e50ee50zdsatw52txtrxvw" timestamp="1533606867"&gt;399&lt;/key&gt;&lt;/foreign-keys&gt;&lt;ref-type name="Journal Article"&gt;17&lt;/ref-type&gt;&lt;contributors&gt;&lt;authors&gt;&lt;author&gt;Ogunlesi, T.&lt;/author&gt;&lt;author&gt;Dedeke, O.&lt;/author&gt;&lt;author&gt;Adekanmbi, F.&lt;/author&gt;&lt;author&gt;Fetuga, B.&lt;/author&gt;&lt;author&gt;Okeniyi, A.&lt;/author&gt;&lt;/authors&gt;&lt;/contributors&gt;&lt;titles&gt;&lt;title&gt;Neonatal resuscitation: Knowledge and practice of nurses in western Nigeria&lt;/title&gt;&lt;secondary-title&gt;SAJCH South African Journal of Child Health&lt;/secondary-title&gt;&lt;/titles&gt;&lt;periodical&gt;&lt;full-title&gt;SAJCH South African Journal of Child Health&lt;/full-title&gt;&lt;/periodical&gt;&lt;pages&gt;23-25&lt;/pages&gt;&lt;volume&gt;2&lt;/volume&gt;&lt;number&gt;1&lt;/number&gt;&lt;dates&gt;&lt;year&gt;2008&lt;/year&gt;&lt;/dates&gt;&lt;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0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684375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Ogunlesi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7F0B1B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8</w:t>
            </w:r>
          </w:p>
        </w:tc>
        <w:tc>
          <w:tcPr>
            <w:tcW w:w="185" w:type="pct"/>
            <w:shd w:val="clear" w:color="auto" w:fill="auto"/>
            <w:hideMark/>
          </w:tcPr>
          <w:p w14:paraId="682168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6</w:t>
            </w:r>
          </w:p>
        </w:tc>
        <w:tc>
          <w:tcPr>
            <w:tcW w:w="220" w:type="pct"/>
            <w:shd w:val="clear" w:color="auto" w:fill="auto"/>
            <w:hideMark/>
          </w:tcPr>
          <w:p w14:paraId="64A09F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010451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igeria</w:t>
            </w:r>
          </w:p>
        </w:tc>
        <w:tc>
          <w:tcPr>
            <w:tcW w:w="208" w:type="pct"/>
            <w:shd w:val="clear" w:color="auto" w:fill="auto"/>
            <w:hideMark/>
          </w:tcPr>
          <w:p w14:paraId="1DBD70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ospitals (n=4) in States (n=4) in the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uthwestern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Nigeria</w:t>
            </w:r>
          </w:p>
        </w:tc>
        <w:tc>
          <w:tcPr>
            <w:tcW w:w="328" w:type="pct"/>
            <w:shd w:val="clear" w:color="auto" w:fill="auto"/>
            <w:hideMark/>
          </w:tcPr>
          <w:p w14:paraId="07834A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shd w:val="clear" w:color="auto" w:fill="auto"/>
            <w:hideMark/>
          </w:tcPr>
          <w:p w14:paraId="52C086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F0548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8CD0E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DB194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093EF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57AF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CF7B5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6066F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FDE85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6C312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49F47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D7AC9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3CAF50E" w14:textId="20F1E16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8C31611" w14:textId="0C27DBA7" w:rsidTr="007779C2">
        <w:trPr>
          <w:trHeight w:val="440"/>
        </w:trPr>
        <w:tc>
          <w:tcPr>
            <w:tcW w:w="139" w:type="pct"/>
            <w:vMerge w:val="restart"/>
          </w:tcPr>
          <w:p w14:paraId="22AFE436" w14:textId="3370409B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Ojofeitimi&lt;/Author&gt;&lt;Year&gt;2009&lt;/Year&gt;&lt;RecNum&gt;622&lt;/RecNum&gt;&lt;DisplayText&gt;[51]&lt;/DisplayText&gt;&lt;record&gt;&lt;rec-number&gt;622&lt;/rec-number&gt;&lt;foreign-keys&gt;&lt;key app="EN" db-id="x0rf229d5ax0z5e50ee50zdsatw52txtrxvw" timestamp="1533606869"&gt;622&lt;/key&gt;&lt;/foreign-keys&gt;&lt;ref-type name="Journal Article"&gt;17&lt;/ref-type&gt;&lt;contributors&gt;&lt;authors&gt;&lt;author&gt;Ojofeitimi, E. O.&lt;/author&gt;&lt;author&gt;Asekun-Olarinmoye, E. O.&lt;/author&gt;&lt;author&gt;Bamidele, J. O.&lt;/author&gt;&lt;author&gt;Owolabi, O. O.&lt;/author&gt;&lt;author&gt;Oladele, E. A.&lt;/author&gt;&lt;/authors&gt;&lt;/contributors&gt;&lt;titles&gt;&lt;title&gt;Poor knowledge of causes and prevention of stillbirths among health care providers&lt;/title&gt;&lt;secondary-title&gt;International Journal of Childbirth Education&lt;/secondary-title&gt;&lt;/titles&gt;&lt;periodical&gt;&lt;full-title&gt;International Journal of Childbirth Education&lt;/full-title&gt;&lt;/periodical&gt;&lt;pages&gt;26-29 4p&lt;/pages&gt;&lt;volume&gt;24&lt;/volume&gt;&lt;number&gt;4&lt;/number&gt;&lt;dates&gt;&lt;year&gt;2009&lt;/year&gt;&lt;/dates&gt;&lt;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1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50D2A0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Ojofeitimi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B64CA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4CA0A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76070A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073AD5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iger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7715D5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institutions (n=2) in one State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1BB014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D064B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  <w:shd w:val="clear" w:color="auto" w:fill="auto"/>
            <w:hideMark/>
          </w:tcPr>
          <w:p w14:paraId="059880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Health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4692F2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E7F15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C5611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CF957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48D9E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7FD32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78A21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92575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D16EE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3CD5F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02246AB" w14:textId="7A61DE3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</w:t>
            </w:r>
          </w:p>
        </w:tc>
      </w:tr>
      <w:tr w:rsidR="007779C2" w:rsidRPr="007779C2" w14:paraId="41B158C1" w14:textId="6DFE0661" w:rsidTr="007779C2">
        <w:trPr>
          <w:trHeight w:val="220"/>
        </w:trPr>
        <w:tc>
          <w:tcPr>
            <w:tcW w:w="139" w:type="pct"/>
            <w:vMerge/>
          </w:tcPr>
          <w:p w14:paraId="0F3236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451AE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C9C79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9DC43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211DC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24F47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665ED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F668B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C10C8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AF6EB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Student</w:t>
            </w:r>
          </w:p>
        </w:tc>
        <w:tc>
          <w:tcPr>
            <w:tcW w:w="219" w:type="pct"/>
            <w:shd w:val="clear" w:color="auto" w:fill="auto"/>
            <w:hideMark/>
          </w:tcPr>
          <w:p w14:paraId="4DA9FB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D2D3C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B6FB1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6F130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DE86A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84109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204C5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C0B96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3A8BE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9F84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547A59C" w14:textId="17962EE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Post-secondary in service training</w:t>
            </w:r>
          </w:p>
        </w:tc>
      </w:tr>
      <w:tr w:rsidR="007779C2" w:rsidRPr="007779C2" w14:paraId="168A5741" w14:textId="68A91A93" w:rsidTr="007779C2">
        <w:trPr>
          <w:trHeight w:val="220"/>
        </w:trPr>
        <w:tc>
          <w:tcPr>
            <w:tcW w:w="139" w:type="pct"/>
            <w:vMerge/>
          </w:tcPr>
          <w:p w14:paraId="4BA6CC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90571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0F1E8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B5EF9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58773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85C39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518F3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93C73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F220B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81682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ing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6285F5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481F25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DF018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E0C4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CEC3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A3595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4AA69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8994E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583C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256B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A6D6F7D" w14:textId="7793499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Post-secondary</w:t>
            </w:r>
          </w:p>
        </w:tc>
      </w:tr>
      <w:tr w:rsidR="007779C2" w:rsidRPr="007779C2" w14:paraId="3BBC2443" w14:textId="135AF271" w:rsidTr="007779C2">
        <w:trPr>
          <w:trHeight w:val="440"/>
        </w:trPr>
        <w:tc>
          <w:tcPr>
            <w:tcW w:w="139" w:type="pct"/>
            <w:vMerge w:val="restart"/>
          </w:tcPr>
          <w:p w14:paraId="544222CB" w14:textId="2C59456F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Oladapo&lt;/Author&gt;&lt;Year&gt;2006&lt;/Year&gt;&lt;RecNum&gt;572&lt;/RecNum&gt;&lt;DisplayText&gt;[52]&lt;/DisplayText&gt;&lt;record&gt;&lt;rec-number&gt;572&lt;/rec-number&gt;&lt;foreign-keys&gt;&lt;key app="EN" db-id="x0rf229d5ax0z5e50ee50zdsatw52txtrxvw" timestamp="1533606868"&gt;572&lt;/key&gt;&lt;/foreign-keys&gt;&lt;ref-type name="Journal Article"&gt;17&lt;/ref-type&gt;&lt;contributors&gt;&lt;authors&gt;&lt;author&gt;Oladapo, O. T.&lt;/author&gt;&lt;author&gt;Daniel, O. J.&lt;/author&gt;&lt;author&gt;Olatunji, A. O.&lt;/author&gt;&lt;/authors&gt;&lt;/contributors&gt;&lt;titles&gt;&lt;title&gt;Knowledge and use of the partograph among healthcare personnel at the peripheral maternity centres in Nigeria&lt;/title&gt;&lt;secondary-title&gt;J Obstet Gynaecol&lt;/secondary-title&gt;&lt;/titles&gt;&lt;periodical&gt;&lt;full-title&gt;J Obstet Gynaecol&lt;/full-title&gt;&lt;/periodical&gt;&lt;pages&gt;538-41&lt;/pages&gt;&lt;volume&gt;26&lt;/volume&gt;&lt;number&gt;6&lt;/number&gt;&lt;dates&gt;&lt;year&gt;2006&lt;/year&gt;&lt;/dates&gt;&lt;urls&gt;&lt;/urls&gt;&lt;electronic-resource-num&gt;10.1080/01443610600811243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2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083D98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Oladapo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E1D5A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6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7315D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4-2005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BDC57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1F0D3A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Nigeria 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599B55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State (n=1) peripheral maternity units (n=66) 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723EF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Center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78BAC3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2FEFE7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Health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21A26E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6F6AB6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BEEF9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9E161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7914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E20F4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15ABE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14435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CCA2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57CB1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3139F56" w14:textId="687AD34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E0730F0" w14:textId="42D46841" w:rsidTr="007779C2">
        <w:trPr>
          <w:trHeight w:val="220"/>
        </w:trPr>
        <w:tc>
          <w:tcPr>
            <w:tcW w:w="139" w:type="pct"/>
            <w:vMerge/>
          </w:tcPr>
          <w:p w14:paraId="3BC7EE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0131F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8A099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4224A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2831E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B256D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5F82C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CD190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EA0C3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87A14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Attendant</w:t>
            </w:r>
          </w:p>
        </w:tc>
        <w:tc>
          <w:tcPr>
            <w:tcW w:w="219" w:type="pct"/>
            <w:shd w:val="clear" w:color="auto" w:fill="auto"/>
            <w:hideMark/>
          </w:tcPr>
          <w:p w14:paraId="7E62A9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A06BA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F3483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B2DF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52660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C40EB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1A6FA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DF323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B1C4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5CBFF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9B0606D" w14:textId="4B078E2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070D4FB" w14:textId="2E701522" w:rsidTr="007779C2">
        <w:trPr>
          <w:trHeight w:val="660"/>
        </w:trPr>
        <w:tc>
          <w:tcPr>
            <w:tcW w:w="139" w:type="pct"/>
            <w:vMerge/>
          </w:tcPr>
          <w:p w14:paraId="34ED37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B776B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F693E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3862E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DC55E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7CBFB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77228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17D32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B1868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27C0F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Junior Community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tlh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Extension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6C7034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78AE3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6597A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1BAFB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D4F04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B73AD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FDBB4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A9BD7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7A32E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A3FE6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CE78388" w14:textId="7BE6303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7E71681" w14:textId="78ADCB80" w:rsidTr="007779C2">
        <w:trPr>
          <w:trHeight w:val="220"/>
        </w:trPr>
        <w:tc>
          <w:tcPr>
            <w:tcW w:w="139" w:type="pct"/>
            <w:vMerge/>
          </w:tcPr>
          <w:p w14:paraId="13A76F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9755A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6191D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C7E04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9701F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D83CA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40394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8651F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A7C67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19A2E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ron</w:t>
            </w:r>
          </w:p>
        </w:tc>
        <w:tc>
          <w:tcPr>
            <w:tcW w:w="219" w:type="pct"/>
            <w:shd w:val="clear" w:color="auto" w:fill="auto"/>
            <w:hideMark/>
          </w:tcPr>
          <w:p w14:paraId="22FA92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1DDA5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F11A5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30758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BDB03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1056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9D7F0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C287C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843BF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A24FC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E64D833" w14:textId="48D4559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E0E3DE0" w14:textId="3DC6E92E" w:rsidTr="007779C2">
        <w:trPr>
          <w:trHeight w:val="440"/>
        </w:trPr>
        <w:tc>
          <w:tcPr>
            <w:tcW w:w="139" w:type="pct"/>
            <w:vMerge/>
          </w:tcPr>
          <w:p w14:paraId="275736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7C4F6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A3BA8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DB934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5263A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69175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56339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A9980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E2DC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324AC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 of Health</w:t>
            </w:r>
          </w:p>
        </w:tc>
        <w:tc>
          <w:tcPr>
            <w:tcW w:w="219" w:type="pct"/>
            <w:shd w:val="clear" w:color="auto" w:fill="auto"/>
            <w:hideMark/>
          </w:tcPr>
          <w:p w14:paraId="40F94B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36CFEB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18458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D4E7A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6C025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76F4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2851F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81F12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1BD3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8A19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2EC5C96" w14:textId="14E56BB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CED4150" w14:textId="10A895ED" w:rsidTr="007779C2">
        <w:trPr>
          <w:trHeight w:val="660"/>
        </w:trPr>
        <w:tc>
          <w:tcPr>
            <w:tcW w:w="139" w:type="pct"/>
            <w:vMerge/>
          </w:tcPr>
          <w:p w14:paraId="23687C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A6A5D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D8EEC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0EE7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9CD74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9EDF8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97360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A3BCF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393F8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EA2DE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Senior Community Health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xtention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193657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4C136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34C89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A48A9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0A210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623F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82AED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1E696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6298E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33CC2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E8C57C0" w14:textId="4060F7E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BDA4B88" w14:textId="590F327F" w:rsidTr="007779C2">
        <w:trPr>
          <w:trHeight w:val="440"/>
        </w:trPr>
        <w:tc>
          <w:tcPr>
            <w:tcW w:w="139" w:type="pct"/>
            <w:vMerge/>
          </w:tcPr>
          <w:p w14:paraId="64EF9D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7684F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7C22E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73F6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EC1BC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97761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3E41E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176CF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5F55F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16595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nior Community Health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1123FA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C3BCB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D05D7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433CD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5F8A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3F29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01F50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C6011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C987E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3AE7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711127F" w14:textId="631274B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DB9A69F" w14:textId="24FF5C3E" w:rsidTr="007779C2">
        <w:trPr>
          <w:trHeight w:val="440"/>
        </w:trPr>
        <w:tc>
          <w:tcPr>
            <w:tcW w:w="139" w:type="pct"/>
            <w:vMerge/>
          </w:tcPr>
          <w:p w14:paraId="509067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EDFF4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0C2A2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5E784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DC522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ED81A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3714D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CCA10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ED753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5B255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nior Nursing Sister</w:t>
            </w:r>
          </w:p>
        </w:tc>
        <w:tc>
          <w:tcPr>
            <w:tcW w:w="219" w:type="pct"/>
            <w:shd w:val="clear" w:color="auto" w:fill="auto"/>
            <w:hideMark/>
          </w:tcPr>
          <w:p w14:paraId="1596B6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1EC79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8102A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F2B65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EE7CB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D8815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89B68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D0B01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A407B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6CF67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38282A6" w14:textId="5615561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257B721" w14:textId="70DB091F" w:rsidTr="007779C2">
        <w:trPr>
          <w:trHeight w:val="220"/>
        </w:trPr>
        <w:tc>
          <w:tcPr>
            <w:tcW w:w="139" w:type="pct"/>
            <w:vMerge/>
          </w:tcPr>
          <w:p w14:paraId="6639F2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81764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47354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76F3C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17F0A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1BF17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B0827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2DDEE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7106C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C302C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1F3640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F4BBD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7C11A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324E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2F31B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7669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0B8CC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C8A35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D2A92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531CB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DF9DCFB" w14:textId="0B95A67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AFE3EBF" w14:textId="159F4042" w:rsidTr="007779C2">
        <w:trPr>
          <w:trHeight w:val="440"/>
        </w:trPr>
        <w:tc>
          <w:tcPr>
            <w:tcW w:w="139" w:type="pct"/>
            <w:vMerge w:val="restart"/>
          </w:tcPr>
          <w:p w14:paraId="4A191C45" w14:textId="02A62DA5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Oladapo&lt;/Author&gt;&lt;Year&gt;2009&lt;/Year&gt;&lt;RecNum&gt;1039&lt;/RecNum&gt;&lt;DisplayText&gt;[53]&lt;/DisplayText&gt;&lt;record&gt;&lt;rec-number&gt;1039&lt;/rec-number&gt;&lt;foreign-keys&gt;&lt;key app="EN" db-id="x0rf229d5ax0z5e50ee50zdsatw52txtrxvw" timestamp="1533606872"&gt;1039&lt;/key&gt;&lt;/foreign-keys&gt;&lt;ref-type name="Journal Article"&gt;17&lt;/ref-type&gt;&lt;contributors&gt;&lt;authors&gt;&lt;author&gt;Oladapo, O. T.;Fawole, A. O.;Loto, O. M.;Adegbola, O.;Akinola, O. I.;Alao, M. O.;Adeyemi, A. S.&lt;/author&gt;&lt;/authors&gt;&lt;/contributors&gt;&lt;titles&gt;&lt;title&gt;Active management of third stage of labour: a survey of providers&amp;apos; knowledge in southwest Nigeria&lt;/title&gt;&lt;secondary-title&gt;Arch Gynecol Obstet&lt;/secondary-title&gt;&lt;/titles&gt;&lt;periodical&gt;&lt;full-title&gt;Arch Gynecol Obstet&lt;/full-title&gt;&lt;/periodical&gt;&lt;pages&gt;945-52&lt;/pages&gt;&lt;volume&gt;280&lt;/volume&gt;&lt;number&gt;6&lt;/number&gt;&lt;dates&gt;&lt;year&gt;2009&lt;/year&gt;&lt;/dates&gt;&lt;accession-num&gt;19306012&lt;/accession-num&gt;&lt;urls&gt;&lt;related-urls&gt;&lt;url&gt;http://download.springer.com/static/pdf/24/art%253A10.1007%252Fs00404-009-1036-x.pdf?originUrl=http%3A%2F%2Flink.springer.com%2Farticle%2F10.1007%2Fs00404-009-1036-x&amp;amp;token2=exp=1476991169~acl=%2Fstatic%2Fpdf%2F24%2Fart%25253A10.1007%25252Fs00404-009-1036-x.pdf%3ForiginUrl%3Dhttp%253A%252F%252Flink.springer.com%252Farticle%252F10.1007%252Fs00404-009-1036-x*~hmac=0c1c48094809c186add6091aa1a334f631373226ffa8c6e755fc0b139339216a&lt;/url&gt;&lt;/related-urls&gt;&lt;/urls&gt;&lt;electronic-resource-num&gt;10.1007/s00404-009-1036-x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3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405E4E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Oladapo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7CE8BB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76B4A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1999-2000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A1894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5BF9C4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iger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17F0DB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ulties (n=7) in one Southwest Region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0E16BC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 and Health Facility (Public, Tertiary Care)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94952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2CF21C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 (Intern)</w:t>
            </w:r>
          </w:p>
        </w:tc>
        <w:tc>
          <w:tcPr>
            <w:tcW w:w="219" w:type="pct"/>
            <w:shd w:val="clear" w:color="auto" w:fill="auto"/>
            <w:hideMark/>
          </w:tcPr>
          <w:p w14:paraId="5F2F18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CC41F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B0425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1ADF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6F8E1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4F209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46F22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68728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A1C21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2FDB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1970EADD" w14:textId="0720472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AE0FD64" w14:textId="1BEECD52" w:rsidTr="007779C2">
        <w:trPr>
          <w:trHeight w:val="440"/>
        </w:trPr>
        <w:tc>
          <w:tcPr>
            <w:tcW w:w="139" w:type="pct"/>
            <w:vMerge/>
          </w:tcPr>
          <w:p w14:paraId="46B9EA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55F29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ED45B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3D71F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ED34B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AF4EA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0E0A9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5E26D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A8F30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238DB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ron</w:t>
            </w:r>
          </w:p>
        </w:tc>
        <w:tc>
          <w:tcPr>
            <w:tcW w:w="219" w:type="pct"/>
            <w:shd w:val="clear" w:color="auto" w:fill="auto"/>
            <w:hideMark/>
          </w:tcPr>
          <w:p w14:paraId="3A4BDE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B9B48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F2AB0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C391D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0BE10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68C48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ECC31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A90B9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D3449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9F083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33477CA3" w14:textId="7C574D4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2AFC69E" w14:textId="58853562" w:rsidTr="007779C2">
        <w:trPr>
          <w:trHeight w:val="440"/>
        </w:trPr>
        <w:tc>
          <w:tcPr>
            <w:tcW w:w="139" w:type="pct"/>
            <w:vMerge/>
          </w:tcPr>
          <w:p w14:paraId="6465B3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CA33A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D06DD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B73AF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02C70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3DABE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9C78B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739CF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FD325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24605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34E6E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2EFEE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9AD8F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6AE5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9FEE8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31826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084A5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BBF0F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BC32D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9C196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095DC4F9" w14:textId="3C3D9FE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03A69B9" w14:textId="6D5A4C29" w:rsidTr="007779C2">
        <w:trPr>
          <w:trHeight w:val="440"/>
        </w:trPr>
        <w:tc>
          <w:tcPr>
            <w:tcW w:w="139" w:type="pct"/>
            <w:vMerge/>
          </w:tcPr>
          <w:p w14:paraId="2C6349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7FB42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D4182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5276E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4D4E0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5A3AB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2FB60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0B3FC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3DB6D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402DD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5CED6B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B3420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9C2CE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16BF2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533CF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FA385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F4A1E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977A4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DFF78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CC4AD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3C28BA94" w14:textId="232B15A4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764413F" w14:textId="018A9902" w:rsidTr="007779C2">
        <w:trPr>
          <w:trHeight w:val="440"/>
        </w:trPr>
        <w:tc>
          <w:tcPr>
            <w:tcW w:w="139" w:type="pct"/>
            <w:vMerge/>
          </w:tcPr>
          <w:p w14:paraId="3BF6C1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47805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B6819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3B93E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49B99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06964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64F15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2FE77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7343B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9DAF4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sident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0FEEB7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404ED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C1DC7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D6B38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5740D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037D2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89A20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BDD86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76DD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72F29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3D1CA204" w14:textId="46E9F01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FE7952A" w14:textId="0E804774" w:rsidTr="007779C2">
        <w:trPr>
          <w:trHeight w:val="660"/>
        </w:trPr>
        <w:tc>
          <w:tcPr>
            <w:tcW w:w="139" w:type="pct"/>
          </w:tcPr>
          <w:p w14:paraId="7C27CD33" w14:textId="380E1288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Opiah&lt;/Author&gt;&lt;Year&gt;2012&lt;/Year&gt;&lt;RecNum&gt;1253&lt;/RecNum&gt;&lt;DisplayText&gt;[54]&lt;/DisplayText&gt;&lt;record&gt;&lt;rec-number&gt;1253&lt;/rec-number&gt;&lt;foreign-keys&gt;&lt;key app="EN" db-id="x0rf229d5ax0z5e50ee50zdsatw52txtrxvw" timestamp="1533606874"&gt;1253&lt;/key&gt;&lt;/foreign-keys&gt;&lt;ref-type name="Journal Article"&gt;17&lt;/ref-type&gt;&lt;contributors&gt;&lt;authors&gt;&lt;author&gt;Opiah, Margaret M.;Bola Ofi, Abosede;James Essien, Ekere;Monjok, Emmanuel&lt;/author&gt;&lt;/authors&gt;&lt;/contributors&gt;&lt;titles&gt;&lt;title&gt;Knowledge and Utilization of the Partograph among Midwives in the Niger Delta Region of Nigeria&lt;/title&gt;&lt;secondary-title&gt;African Journal of Reproductive Health&lt;/secondary-title&gt;&lt;/titles&gt;&lt;periodical&gt;&lt;full-title&gt;African Journal of Reproductive Health&lt;/full-title&gt;&lt;/periodical&gt;&lt;pages&gt;125-132 8p&lt;/pages&gt;&lt;volume&gt;16&lt;/volume&gt;&lt;number&gt;1&lt;/number&gt;&lt;dates&gt;&lt;year&gt;2012&lt;/year&gt;&lt;/dates&gt;&lt;pub-location&gt;Benin City Edostate 234, &amp;lt;Blank&amp;gt;&lt;/pub-location&gt;&lt;publisher&gt;Women&amp;apos;s Health &amp;amp; Action Research Centre&lt;/publisher&gt;&lt;accession-num&gt;104154683. Language: English. Entry Date: 20131108. Revision Date: 20150711. Publication Type: Journal Article&lt;/accession-num&gt;&lt;urls&gt;&lt;related-urls&gt;&lt;url&gt;http://ezproxy.lib.ucalgary.ca/login?url=http://search.ebscohost.com/login.aspx?direct=true&amp;amp;db=rzh&amp;amp;AN=104154683&amp;amp;site=ehost-live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4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1DF80A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Opiah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4FA562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185" w:type="pct"/>
            <w:shd w:val="clear" w:color="auto" w:fill="auto"/>
            <w:hideMark/>
          </w:tcPr>
          <w:p w14:paraId="16C52A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4FA82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397D8F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igeria</w:t>
            </w:r>
          </w:p>
        </w:tc>
        <w:tc>
          <w:tcPr>
            <w:tcW w:w="208" w:type="pct"/>
            <w:shd w:val="clear" w:color="auto" w:fill="auto"/>
            <w:hideMark/>
          </w:tcPr>
          <w:p w14:paraId="20F012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ies (n=2)</w:t>
            </w:r>
          </w:p>
        </w:tc>
        <w:tc>
          <w:tcPr>
            <w:tcW w:w="328" w:type="pct"/>
            <w:shd w:val="clear" w:color="auto" w:fill="auto"/>
            <w:hideMark/>
          </w:tcPr>
          <w:p w14:paraId="350B76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shd w:val="clear" w:color="auto" w:fill="auto"/>
            <w:hideMark/>
          </w:tcPr>
          <w:p w14:paraId="13DCAB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3BE2A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165CF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9E78C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31605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EEEA3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3F2F6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AE3D0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0D298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A3A94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6F40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B0F2A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A41DD78" w14:textId="17ABC4E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5313FED" w14:textId="7BDA2480" w:rsidTr="007779C2">
        <w:trPr>
          <w:trHeight w:val="220"/>
        </w:trPr>
        <w:tc>
          <w:tcPr>
            <w:tcW w:w="139" w:type="pct"/>
            <w:vMerge w:val="restart"/>
          </w:tcPr>
          <w:p w14:paraId="32523384" w14:textId="3D4D7C3B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Partamin&lt;/Author&gt;&lt;Year&gt;2012&lt;/Year&gt;&lt;RecNum&gt;1036&lt;/RecNum&gt;&lt;DisplayText&gt;[55]&lt;/DisplayText&gt;&lt;record&gt;&lt;rec-number&gt;1036&lt;/rec-number&gt;&lt;foreign-keys&gt;&lt;key app="EN" db-id="x0rf229d5ax0z5e50ee50zdsatw52txtrxvw" timestamp="1533606872"&gt;1036&lt;/key&gt;&lt;/foreign-keys&gt;&lt;ref-type name="Journal Article"&gt;17&lt;/ref-type&gt;&lt;contributors&gt;&lt;authors&gt;&lt;author&gt;Partamin,;Kim, Y. M.;Mungia, J.;Faqir, M.;Ansari, N.;Evans, C.&lt;/author&gt;&lt;/authors&gt;&lt;/contributors&gt;&lt;titles&gt;&lt;title&gt;Patterns in training, knowledge, and performance of skilled birth attendants providing emergency obstetric and newborn care in Afghanistan&lt;/title&gt;&lt;secondary-title&gt;INTERNATIONAL JOURNAL OF GYNECOLOGY &amp;amp; OBSTETRICS&lt;/secondary-title&gt;&lt;/titles&gt;&lt;periodical&gt;&lt;full-title&gt;International Journal of Gynecology &amp;amp; Obstetrics&lt;/full-title&gt;&lt;/periodical&gt;&lt;pages&gt;125-129&lt;/pages&gt;&lt;volume&gt;119&lt;/volume&gt;&lt;number&gt;2&lt;/number&gt;&lt;dates&gt;&lt;year&gt;2012&lt;/year&gt;&lt;/dates&gt;&lt;pub-location&gt;CLARE&lt;/pub-location&gt;&lt;publisher&gt;ELSEVIER IRELAND LTD&lt;/publisher&gt;&lt;urls&gt;&lt;related-urls&gt;&lt;url&gt;http://who.summon.serialssolutions.com/2.0.0/link/0/eLvHCXMw3V1Lj9MwELZaDggJrXhTHpIP3Nis8rSTA4dVxbICrVip3XNkp3broqbL0hWCn8CvZsZ2nHQRCK5cm2qaeL6OP0_mm0EZsIbzVs4SKZmOi0WsgAWXkitWSpkKJm2rJv7-Q348zeejUTcBof_sf_DyuW2P6YrBu2kPuGohVdZVZ14OBALAD798Qg0gkE-Dr23QCBz;http://ac.els-cdn.com/S0020729212003414/1-s2.0-S0020729212003414-main.pdf?_tid=a0bd981a-96f7-11e6-98c1-00000aab0f27&amp;amp;acdnat=1476990278_8c76b139f130f40987ff5b3425d54422&lt;/url&gt;&lt;/related-urls&gt;&lt;/urls&gt;&lt;electronic-resource-num&gt;10.1016/j.ijgo.2012.05.030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5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168F1E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artamin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B9E76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9396F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-2010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0B82F4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39EE65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fghanistan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09B30A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EMONC health facilities (n=78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4A21F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AA054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3CE50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D058C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8EE79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FAF9A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EC6BD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6C15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28EFE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2C25D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5843ED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D6C26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90C3A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AB72F84" w14:textId="33AE582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5C1FF88" w14:textId="60A6E63E" w:rsidTr="007779C2">
        <w:trPr>
          <w:trHeight w:val="220"/>
        </w:trPr>
        <w:tc>
          <w:tcPr>
            <w:tcW w:w="139" w:type="pct"/>
            <w:vMerge/>
          </w:tcPr>
          <w:p w14:paraId="4D6E24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58DD9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DCE70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3AF24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11E16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A41B7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617AF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5C156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52E70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198B6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AAA11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95CB7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508CC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D9176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08429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94406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1A7CD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0D7AE0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DF05D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942E1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DDBCC22" w14:textId="4279399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8990AC3" w14:textId="74333EF7" w:rsidTr="007779C2">
        <w:trPr>
          <w:trHeight w:val="220"/>
        </w:trPr>
        <w:tc>
          <w:tcPr>
            <w:tcW w:w="139" w:type="pct"/>
            <w:vMerge w:val="restart"/>
          </w:tcPr>
          <w:p w14:paraId="1E74C585" w14:textId="4F03A31E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Parveen&lt;/Author&gt;&lt;Year&gt;2011&lt;/Year&gt;&lt;RecNum&gt;1035&lt;/RecNum&gt;&lt;DisplayText&gt;[56]&lt;/DisplayText&gt;&lt;record&gt;&lt;rec-number&gt;1035&lt;/rec-number&gt;&lt;foreign-keys&gt;&lt;key app="EN" db-id="x0rf229d5ax0z5e50ee50zdsatw52txtrxvw" timestamp="1533606872"&gt;1035&lt;/key&gt;&lt;/foreign-keys&gt;&lt;ref-type name="Report"&gt;27&lt;/ref-type&gt;&lt;contributors&gt;&lt;authors&gt;&lt;author&gt;Parveen, S.;Quaiyum, M. A.;Afroz, A.;Kolinsky, M.;Anwar, I.&lt;/author&gt;&lt;/authors&gt;&lt;/contributors&gt;&lt;titles&gt;&lt;title&gt;Improving the quality of nurse-midwives in Bangladesh: Addressing barriers of midwifery course in diploma in nursing and midwifery training&lt;/title&gt;&lt;/titles&gt;&lt;pages&gt;[2] p.&lt;/pages&gt;&lt;dates&gt;&lt;year&gt;2011&lt;/year&gt;&lt;/dates&gt;&lt;publisher&gt;Dhaka, Bangladesh, International Centre for Diarrhoeal Disease Research, Bangladesh [ICDDR,B], Centre for Reproductive Health, 2011 Dec.&lt;/publisher&gt;&lt;accession-num&gt;333733&lt;/accession-num&gt;&lt;urls&gt;&lt;related-urls&gt;&lt;url&gt;http://www.icddrb.org/what-we-do/publications/cat_view/52-publications/10043-icddrb-documents/10058-icddrb-reports-and-working-papers/14022-centre-for-reproductive-health-knowledge-translation-briefs/14031-brief-no-9-2011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6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00CA53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arveen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CE80F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1DA467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7-2008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73384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1E7E66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Bangladesh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7226EC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s (n=6) from Districts (n=2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5A4F30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AF807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  <w:shd w:val="clear" w:color="auto" w:fill="auto"/>
            <w:hideMark/>
          </w:tcPr>
          <w:p w14:paraId="0847EC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ssistant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A3B1B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89862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91792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86CB2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CFCD3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A5241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0B93C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D4870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F096E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7E007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D038B6E" w14:textId="3FA2689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BB5BD35" w14:textId="3C08E4FC" w:rsidTr="007779C2">
        <w:trPr>
          <w:trHeight w:val="440"/>
        </w:trPr>
        <w:tc>
          <w:tcPr>
            <w:tcW w:w="139" w:type="pct"/>
            <w:vMerge/>
          </w:tcPr>
          <w:p w14:paraId="623E9D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73C70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4A920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75975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DF812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0ED8E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481DE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53F18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0A727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793AD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Skilled Birth Attendant</w:t>
            </w:r>
          </w:p>
        </w:tc>
        <w:tc>
          <w:tcPr>
            <w:tcW w:w="219" w:type="pct"/>
            <w:shd w:val="clear" w:color="auto" w:fill="auto"/>
            <w:hideMark/>
          </w:tcPr>
          <w:p w14:paraId="57748D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D54EF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E82C2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6FAB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0181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D07C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9361B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BD976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09220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0F756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C457249" w14:textId="549408F4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127089C5" w14:textId="4F3E3316" w:rsidTr="007779C2">
        <w:trPr>
          <w:trHeight w:val="440"/>
        </w:trPr>
        <w:tc>
          <w:tcPr>
            <w:tcW w:w="139" w:type="pct"/>
            <w:vMerge/>
          </w:tcPr>
          <w:p w14:paraId="462864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6B028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F190A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EA256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4E51F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4E3BE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00B9E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8DDB8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0D38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F4F2A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amily Welfare Visitor</w:t>
            </w:r>
          </w:p>
        </w:tc>
        <w:tc>
          <w:tcPr>
            <w:tcW w:w="219" w:type="pct"/>
            <w:shd w:val="clear" w:color="auto" w:fill="auto"/>
            <w:hideMark/>
          </w:tcPr>
          <w:p w14:paraId="2B2906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FE4D6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8FC3A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53A3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6BE22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743CD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F265B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D8F62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0BD28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3C7C8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03AA14B" w14:textId="4E286224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A2CB8BB" w14:textId="044A8CF9" w:rsidTr="007779C2">
        <w:trPr>
          <w:trHeight w:val="220"/>
        </w:trPr>
        <w:tc>
          <w:tcPr>
            <w:tcW w:w="139" w:type="pct"/>
            <w:vMerge/>
          </w:tcPr>
          <w:p w14:paraId="0261FD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4503E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56E7A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A6F9F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759E1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E2DB8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B16A8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F3B9F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D73F1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3F4C1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6FB68D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95D1D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44029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9774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95E19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A077D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C7609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7665D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D1055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6A02E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B0ECDF3" w14:textId="7E49CF5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97573DC" w14:textId="41FFC489" w:rsidTr="007779C2">
        <w:trPr>
          <w:trHeight w:val="220"/>
        </w:trPr>
        <w:tc>
          <w:tcPr>
            <w:tcW w:w="139" w:type="pct"/>
            <w:vMerge/>
          </w:tcPr>
          <w:p w14:paraId="50B7DC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88419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EE1A2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11C74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BBA07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AB740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342E5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86DD6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8C02D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FA953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DE9F4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34CB0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02158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A4ECB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BF301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4A049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430F1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49D08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4E4D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205F4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C238CC5" w14:textId="70A3919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F1CA153" w14:textId="4ADC229B" w:rsidTr="007779C2">
        <w:trPr>
          <w:trHeight w:val="440"/>
        </w:trPr>
        <w:tc>
          <w:tcPr>
            <w:tcW w:w="139" w:type="pct"/>
          </w:tcPr>
          <w:p w14:paraId="69EA8F05" w14:textId="6940B46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Premadasa&lt;/Author&gt;&lt;Year&gt;2008&lt;/Year&gt;&lt;RecNum&gt;828&lt;/RecNum&gt;&lt;DisplayText&gt;[57]&lt;/DisplayText&gt;&lt;record&gt;&lt;rec-number&gt;828&lt;/rec-number&gt;&lt;foreign-keys&gt;&lt;key app="EN" db-id="x0rf229d5ax0z5e50ee50zdsatw52txtrxvw" timestamp="1533606870"&gt;828&lt;/key&gt;&lt;/foreign-keys&gt;&lt;ref-type name="Journal Article"&gt;17&lt;/ref-type&gt;&lt;contributors&gt;&lt;authors&gt;&lt;author&gt;Premadasa, I. G.;Shehab, D.;Al-Jarallah, K. F.;Thalib, L.&lt;/author&gt;&lt;/authors&gt;&lt;/contributors&gt;&lt;titles&gt;&lt;title&gt;Frequency and confidence in performing clinical skills among medical interns in Kuwait&lt;/title&gt;&lt;secondary-title&gt;Medical Teacher&lt;/secondary-title&gt;&lt;/titles&gt;&lt;periodical&gt;&lt;full-title&gt;Medical Teacher&lt;/full-title&gt;&lt;/periodical&gt;&lt;pages&gt;e60-5 1p&lt;/pages&gt;&lt;volume&gt;30&lt;/volume&gt;&lt;number&gt;3&lt;/number&gt;&lt;dates&gt;&lt;year&gt;2008&lt;/year&gt;&lt;/dates&gt;&lt;pub-location&gt;Philadelphia, Pennsylvania&lt;/pub-location&gt;&lt;publisher&gt;Taylor &amp;amp; Francis Ltd&lt;/publisher&gt;&lt;accession-num&gt;105696201. Language: English. Entry Date: 20081121. Revision Date: 20150711. Publication Type: Journal Article&lt;/accession-num&gt;&lt;urls&gt;&lt;related-urls&gt;&lt;url&gt;http://ezproxy.lib.ucalgary.ca/login?url=http://search.ebscohost.com/login.aspx?direct=true&amp;amp;db=rzh&amp;amp;AN=105696201&amp;amp;site=ehost-live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7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667DAA5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remadasa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7DFC27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8</w:t>
            </w:r>
          </w:p>
        </w:tc>
        <w:tc>
          <w:tcPr>
            <w:tcW w:w="185" w:type="pct"/>
            <w:shd w:val="clear" w:color="auto" w:fill="auto"/>
            <w:hideMark/>
          </w:tcPr>
          <w:p w14:paraId="4D83D1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5-2006</w:t>
            </w:r>
          </w:p>
        </w:tc>
        <w:tc>
          <w:tcPr>
            <w:tcW w:w="220" w:type="pct"/>
            <w:shd w:val="clear" w:color="auto" w:fill="auto"/>
            <w:hideMark/>
          </w:tcPr>
          <w:p w14:paraId="55084B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3A3BC1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Kuwait</w:t>
            </w:r>
          </w:p>
        </w:tc>
        <w:tc>
          <w:tcPr>
            <w:tcW w:w="208" w:type="pct"/>
            <w:shd w:val="clear" w:color="auto" w:fill="auto"/>
            <w:hideMark/>
          </w:tcPr>
          <w:p w14:paraId="218875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shd w:val="clear" w:color="auto" w:fill="auto"/>
            <w:hideMark/>
          </w:tcPr>
          <w:p w14:paraId="0B0BD2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shd w:val="clear" w:color="auto" w:fill="auto"/>
            <w:hideMark/>
          </w:tcPr>
          <w:p w14:paraId="5F84E4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82FB4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udent 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293CCF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CE2CF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42FCF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927A8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18A44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75BF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04BF3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CD27D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36C5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A3570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A286142" w14:textId="4E156A8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C536465" w14:textId="7A280FB8" w:rsidTr="007779C2">
        <w:trPr>
          <w:trHeight w:val="440"/>
        </w:trPr>
        <w:tc>
          <w:tcPr>
            <w:tcW w:w="139" w:type="pct"/>
            <w:vMerge w:val="restart"/>
          </w:tcPr>
          <w:p w14:paraId="2865AB1F" w14:textId="20779F58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Prytherch&lt;/Author&gt;&lt;Year&gt;2012&lt;/Year&gt;&lt;RecNum&gt;1032&lt;/RecNum&gt;&lt;DisplayText&gt;[58]&lt;/DisplayText&gt;&lt;record&gt;&lt;rec-number&gt;1032&lt;/rec-number&gt;&lt;foreign-keys&gt;&lt;key app="EN" db-id="x0rf229d5ax0z5e50ee50zdsatw52txtrxvw" timestamp="1533606872"&gt;1032&lt;/key&gt;&lt;/foreign-keys&gt;&lt;ref-type name="Journal Article"&gt;17&lt;/ref-type&gt;&lt;contributors&gt;&lt;authors&gt;&lt;author&gt;Prytherch, H.;Kakoko, D. C. V.;Leshabari, M. T.;Sauerborn, R.;Marx, M.&lt;/author&gt;&lt;/authors&gt;&lt;/contributors&gt;&lt;titles&gt;&lt;title&gt;Maternal and newborn healthcare providers in rural Tanzania: in-depth interviews exploring influences on motivation, performance and job satisfaction&lt;/title&gt;&lt;secondary-title&gt;Rural &amp;amp; Remote Health&lt;/secondary-title&gt;&lt;/titles&gt;&lt;periodical&gt;&lt;full-title&gt;Rural &amp;amp; Remote Health&lt;/full-title&gt;&lt;/periodical&gt;&lt;pages&gt;1-15 15p&lt;/pages&gt;&lt;volume&gt;12&lt;/volume&gt;&lt;number&gt;3&lt;/number&gt;&lt;dates&gt;&lt;year&gt;2012&lt;/year&gt;&lt;/dates&gt;&lt;publisher&gt;James Cook University, Rural Health Research Unit&lt;/publisher&gt;&lt;accession-num&gt;104148300. Language: English. Entry Date: 20131025. Revision Date: 20150711. Publication Type: Journal Article&lt;/accession-num&gt;&lt;urls&gt;&lt;related-urls&gt;&lt;url&gt;http://ezproxy.lib.ucalgary.ca/login?url=http://search.ebscohost.com/login.aspx?direct=true&amp;amp;db=rzh&amp;amp;AN=104148300&amp;amp;site=ehost-live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8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5F6280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rytherch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0D770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41603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0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1B8300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0BC27C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nited Republic of Tanzan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3F409D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ealth Facilities (n=10 public, n=2 faith based) in Districts (n=2).  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2CEA9A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F434D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13FC2D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ssistant Health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4C77ACB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62A66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3995A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D4074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CBCA2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A926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34901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2C61D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56BA9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E4B5D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DEFF1AA" w14:textId="26A4B60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Clinical officer designation + 3 years training</w:t>
            </w:r>
          </w:p>
        </w:tc>
      </w:tr>
      <w:tr w:rsidR="007779C2" w:rsidRPr="007779C2" w14:paraId="3555EC1A" w14:textId="2916EF49" w:rsidTr="007779C2">
        <w:trPr>
          <w:trHeight w:val="440"/>
        </w:trPr>
        <w:tc>
          <w:tcPr>
            <w:tcW w:w="139" w:type="pct"/>
            <w:vMerge/>
          </w:tcPr>
          <w:p w14:paraId="363F43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3FBDA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FF4BB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AC3A9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F5457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1A657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58149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BF62A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DC876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E6C0B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ssistant 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31FE25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7DF9B9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04553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91C7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99C05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18DB6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49019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72A63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36EC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61BD8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FE685FA" w14:textId="17E8F7F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2 years training</w:t>
            </w:r>
          </w:p>
        </w:tc>
      </w:tr>
      <w:tr w:rsidR="007779C2" w:rsidRPr="007779C2" w14:paraId="49F4984D" w14:textId="79AECC71" w:rsidTr="007779C2">
        <w:trPr>
          <w:trHeight w:val="220"/>
        </w:trPr>
        <w:tc>
          <w:tcPr>
            <w:tcW w:w="139" w:type="pct"/>
            <w:vMerge/>
          </w:tcPr>
          <w:p w14:paraId="3C4F72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EE640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2436F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009B4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F4F0E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6FB9C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DAAA3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65FBC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1DDA7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F8025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5219A0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3C2F9E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9CF38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DA846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BA22B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778E7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455A7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50825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863D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FEE7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1E5F85F" w14:textId="5F7DF0D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3 years training</w:t>
            </w:r>
          </w:p>
        </w:tc>
      </w:tr>
      <w:tr w:rsidR="007779C2" w:rsidRPr="007779C2" w14:paraId="0FABEA32" w14:textId="2E762EF4" w:rsidTr="007779C2">
        <w:trPr>
          <w:trHeight w:val="220"/>
        </w:trPr>
        <w:tc>
          <w:tcPr>
            <w:tcW w:w="139" w:type="pct"/>
            <w:vMerge/>
          </w:tcPr>
          <w:p w14:paraId="4783A3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019DF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B9D66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06CCA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8AA7D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F8BD4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25C9A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598D1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29C49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0B755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 (Specialist)</w:t>
            </w:r>
          </w:p>
        </w:tc>
        <w:tc>
          <w:tcPr>
            <w:tcW w:w="219" w:type="pct"/>
            <w:shd w:val="clear" w:color="auto" w:fill="auto"/>
            <w:hideMark/>
          </w:tcPr>
          <w:p w14:paraId="744D16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4C61CE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F4A56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EAC7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6FAA8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92A13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E4149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99F78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D1C2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B2AAF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6F40356" w14:textId="7D8D125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residency training</w:t>
            </w:r>
          </w:p>
        </w:tc>
      </w:tr>
      <w:tr w:rsidR="007779C2" w:rsidRPr="007779C2" w14:paraId="42B75204" w14:textId="5A30B2A9" w:rsidTr="007779C2">
        <w:trPr>
          <w:trHeight w:val="220"/>
        </w:trPr>
        <w:tc>
          <w:tcPr>
            <w:tcW w:w="139" w:type="pct"/>
            <w:vMerge/>
          </w:tcPr>
          <w:p w14:paraId="514444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304AF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5C03E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B18DB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3A6BD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EC501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6E236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F3F01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2B97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64FA2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8225F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69B5EE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38929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FFA08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616E3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72A6B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15992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45770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7769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51571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942F4FC" w14:textId="280664B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In-service training as nurse midwife</w:t>
            </w:r>
          </w:p>
        </w:tc>
      </w:tr>
      <w:tr w:rsidR="007779C2" w:rsidRPr="007779C2" w14:paraId="460C87AD" w14:textId="38BD1721" w:rsidTr="007779C2">
        <w:trPr>
          <w:trHeight w:val="440"/>
        </w:trPr>
        <w:tc>
          <w:tcPr>
            <w:tcW w:w="139" w:type="pct"/>
            <w:vMerge/>
          </w:tcPr>
          <w:p w14:paraId="0DD23E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5B715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BC913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C0D59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72FD3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0C918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DC621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4F025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BD9B2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9A2A1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F1248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6B81E3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101C5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C12C4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0A48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07E19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0975D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9E27F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150A3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DA5A0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92D0D94" w14:textId="1852556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 (4 years) or Degree (3 years)</w:t>
            </w:r>
          </w:p>
        </w:tc>
      </w:tr>
      <w:tr w:rsidR="007779C2" w:rsidRPr="007779C2" w14:paraId="5A7D493D" w14:textId="606EB045" w:rsidTr="007779C2">
        <w:trPr>
          <w:trHeight w:val="440"/>
        </w:trPr>
        <w:tc>
          <w:tcPr>
            <w:tcW w:w="139" w:type="pct"/>
            <w:vMerge/>
          </w:tcPr>
          <w:p w14:paraId="69BDE4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501FD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86704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31407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281AD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3F73C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EEBA9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1E4B4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DE068B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51E8D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al and Child Health Aide</w:t>
            </w:r>
          </w:p>
        </w:tc>
        <w:tc>
          <w:tcPr>
            <w:tcW w:w="219" w:type="pct"/>
            <w:shd w:val="clear" w:color="auto" w:fill="auto"/>
            <w:hideMark/>
          </w:tcPr>
          <w:p w14:paraId="502BF5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417F19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401DB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65655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1D78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AB654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FDB4C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B1210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F100E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606B5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16D282D" w14:textId="29A2847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Pre-service training</w:t>
            </w:r>
          </w:p>
        </w:tc>
      </w:tr>
      <w:tr w:rsidR="007779C2" w:rsidRPr="007779C2" w14:paraId="5AC59CC8" w14:textId="23AB0969" w:rsidTr="007779C2">
        <w:trPr>
          <w:trHeight w:val="220"/>
        </w:trPr>
        <w:tc>
          <w:tcPr>
            <w:tcW w:w="139" w:type="pct"/>
            <w:vMerge/>
          </w:tcPr>
          <w:p w14:paraId="136F9F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C4E57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471D4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DDEC8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6B578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ACA55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F324E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7F6A1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BAFF3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83035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1C8B2F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29E2A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8DF45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8833B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D84ED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F86ED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65809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A61A7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5357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B403F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394CA6C" w14:textId="5ABFB5D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3 years training</w:t>
            </w:r>
          </w:p>
        </w:tc>
      </w:tr>
      <w:tr w:rsidR="007779C2" w:rsidRPr="007779C2" w14:paraId="5AD7F791" w14:textId="2E2683CD" w:rsidTr="007779C2">
        <w:trPr>
          <w:trHeight w:val="220"/>
        </w:trPr>
        <w:tc>
          <w:tcPr>
            <w:tcW w:w="139" w:type="pct"/>
            <w:vMerge/>
          </w:tcPr>
          <w:p w14:paraId="6A1C9E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6F068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FF803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8A0C2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A4161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95324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5BBD4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1C626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9B514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2E32A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ing Attendant</w:t>
            </w:r>
          </w:p>
        </w:tc>
        <w:tc>
          <w:tcPr>
            <w:tcW w:w="219" w:type="pct"/>
            <w:shd w:val="clear" w:color="auto" w:fill="auto"/>
            <w:hideMark/>
          </w:tcPr>
          <w:p w14:paraId="3FD924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85B47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0C863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29A06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9E67A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9E855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12A9F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B2FA4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DD4D7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967B6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69B1EF9" w14:textId="07B014A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+ 2 years training</w:t>
            </w:r>
          </w:p>
        </w:tc>
      </w:tr>
      <w:tr w:rsidR="007779C2" w:rsidRPr="007779C2" w14:paraId="01A72A43" w14:textId="58000595" w:rsidTr="007779C2">
        <w:trPr>
          <w:trHeight w:val="220"/>
        </w:trPr>
        <w:tc>
          <w:tcPr>
            <w:tcW w:w="139" w:type="pct"/>
            <w:vMerge/>
          </w:tcPr>
          <w:p w14:paraId="2A4165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9CD47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33D26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BECD3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775C8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C9484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8A678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5684C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3EC6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C4EC4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ublic Health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34D7FC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5D07C7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E7CBE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9DA3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4967E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85B1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FE408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A322B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C0E8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0A554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3E2F7C7" w14:textId="09154E2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2 years training</w:t>
            </w:r>
          </w:p>
        </w:tc>
      </w:tr>
      <w:tr w:rsidR="007779C2" w:rsidRPr="007779C2" w14:paraId="05C31E0E" w14:textId="05484E2F" w:rsidTr="007779C2">
        <w:trPr>
          <w:trHeight w:val="220"/>
        </w:trPr>
        <w:tc>
          <w:tcPr>
            <w:tcW w:w="139" w:type="pct"/>
            <w:vMerge/>
          </w:tcPr>
          <w:p w14:paraId="050D00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EDB85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695E3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F40B2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01BA6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FD235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E6543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DEC67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139D9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35803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1287F6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04FF52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218D3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D7D4C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AF503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4949C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43806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46D60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32B2C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A43CA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1EC2017" w14:textId="116498F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3 years training</w:t>
            </w:r>
          </w:p>
        </w:tc>
      </w:tr>
      <w:tr w:rsidR="007779C2" w:rsidRPr="007779C2" w14:paraId="359823A5" w14:textId="1A97E2FB" w:rsidTr="007779C2">
        <w:trPr>
          <w:trHeight w:val="440"/>
        </w:trPr>
        <w:tc>
          <w:tcPr>
            <w:tcW w:w="139" w:type="pct"/>
            <w:vMerge w:val="restart"/>
          </w:tcPr>
          <w:p w14:paraId="2964A2FA" w14:textId="36B6539F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Sarfraz&lt;/Author&gt;&lt;Year&gt;2014&lt;/Year&gt;&lt;RecNum&gt;1017&lt;/RecNum&gt;&lt;DisplayText&gt;[59]&lt;/DisplayText&gt;&lt;record&gt;&lt;rec-number&gt;1017&lt;/rec-number&gt;&lt;foreign-keys&gt;&lt;key app="EN" db-id="x0rf229d5ax0z5e50ee50zdsatw52txtrxvw" timestamp="1533606872"&gt;1017&lt;/key&gt;&lt;/foreign-keys&gt;&lt;ref-type name="Journal Article"&gt;17&lt;/ref-type&gt;&lt;contributors&gt;&lt;authors&gt;&lt;author&gt;Sarfraz, Mariyam;Hamid, Saima&lt;/author&gt;&lt;/authors&gt;&lt;/contributors&gt;&lt;titles&gt;&lt;title&gt;Challenges in delivery of skilled maternal care - experiences of community midwives in Pakistan&lt;/title&gt;&lt;secondary-title&gt;BMC Pregnancy &amp;amp; Childbirth&lt;/secondary-title&gt;&lt;/titles&gt;&lt;periodical&gt;&lt;full-title&gt;BMC Pregnancy &amp;amp; Childbirth&lt;/full-title&gt;&lt;/periodical&gt;&lt;pages&gt;59-59 1p&lt;/pages&gt;&lt;volume&gt;14&lt;/volume&gt;&lt;number&gt;1&lt;/number&gt;&lt;dates&gt;&lt;year&gt;2014&lt;/year&gt;&lt;/dates&gt;&lt;publisher&gt;BioMed Central&lt;/publisher&gt;&lt;accession-num&gt;104021760. Language: English. Entry Date: 20150306. Revision Date: 20150710. Publication Type: Journal Article&lt;/accession-num&gt;&lt;urls&gt;&lt;related-urls&gt;&lt;url&gt;http://ezproxy.lib.ucalgary.ca/login?url=http://search.ebscohost.com/login.aspx?direct=true&amp;amp;db=rzh&amp;amp;AN=104021760&amp;amp;site=ehost-live;http://download.springer.com/static/pdf/997/art%253A10.1186%252F1471-2393-14-59.pdf?originUrl=http%3A%2F%2Fbmcpregnancychildbirth.biomedcentral.com%2Farticle%2F10.1186%2F1471-2393-14-59&amp;amp;token2=exp=1476990823~acl=%2Fstatic%2Fpdf%2F997%2Fart%25253A10.1186%25252F1471-2393-14-59.pdf*~hmac=201a7906474d11e85b8a39b76541ba5b46df4b7bc51c2b0f28b253c6c230a263&lt;/url&gt;&lt;/related-urls&gt;&lt;/urls&gt;&lt;electronic-resource-num&gt;10.1186/1471-2393-14-59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59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14CD2A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arfraz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1DF306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F540E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6B309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litative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3D80A7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akistan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0BB158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Tehsils (n=6, second-lowest tier of local government, 5 rural, 1 urban) from one district 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2D90C3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59DDB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3E8E2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0836E6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D3A40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EBCAC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3B46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FDD2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F72FE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9A0FF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007C64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F197A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F6D77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FEB7BBE" w14:textId="5B4E2C2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Community based training (12 months)</w:t>
            </w:r>
          </w:p>
        </w:tc>
      </w:tr>
      <w:tr w:rsidR="007779C2" w:rsidRPr="007779C2" w14:paraId="419B318A" w14:textId="17F70995" w:rsidTr="007779C2">
        <w:trPr>
          <w:trHeight w:val="220"/>
        </w:trPr>
        <w:tc>
          <w:tcPr>
            <w:tcW w:w="139" w:type="pct"/>
            <w:vMerge/>
          </w:tcPr>
          <w:p w14:paraId="289C46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E46F3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304EE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F34C5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69308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1BCE7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7102C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28F44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36CC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A44FC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Lady Health Visitor</w:t>
            </w:r>
          </w:p>
        </w:tc>
        <w:tc>
          <w:tcPr>
            <w:tcW w:w="219" w:type="pct"/>
            <w:shd w:val="clear" w:color="auto" w:fill="auto"/>
            <w:hideMark/>
          </w:tcPr>
          <w:p w14:paraId="138451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6301E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F03E7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3DA59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A9E71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B6684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6FCFF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2F2CC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79023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BE46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B375FA2" w14:textId="6100B2E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DEAE42E" w14:textId="165CC722" w:rsidTr="007779C2">
        <w:trPr>
          <w:trHeight w:val="440"/>
        </w:trPr>
        <w:tc>
          <w:tcPr>
            <w:tcW w:w="139" w:type="pct"/>
            <w:vMerge/>
          </w:tcPr>
          <w:p w14:paraId="79C85E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6EC15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9F0B3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21386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22DBD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FD05B5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74C3B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2924C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19CF9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E17F8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Lady Health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48ABB0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DA5E7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09C5C3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89B8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37C3F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A44F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A8238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0C9DA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ACD6C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5BAE4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05031CE" w14:textId="72DB2BF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 in public health nursing</w:t>
            </w:r>
          </w:p>
        </w:tc>
      </w:tr>
      <w:tr w:rsidR="007779C2" w:rsidRPr="007779C2" w14:paraId="2C0E1FF5" w14:textId="1F936622" w:rsidTr="007779C2">
        <w:trPr>
          <w:trHeight w:val="440"/>
        </w:trPr>
        <w:tc>
          <w:tcPr>
            <w:tcW w:w="139" w:type="pct"/>
          </w:tcPr>
          <w:p w14:paraId="57406FC8" w14:textId="00C4E71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Saswata&lt;/Author&gt;&lt;Year&gt;2005&lt;/Year&gt;&lt;RecNum&gt;660&lt;/RecNum&gt;&lt;DisplayText&gt;[60]&lt;/DisplayText&gt;&lt;record&gt;&lt;rec-number&gt;660&lt;/rec-number&gt;&lt;foreign-keys&gt;&lt;key app="EN" db-id="x0rf229d5ax0z5e50ee50zdsatw52txtrxvw" timestamp="1533606869"&gt;660&lt;/key&gt;&lt;/foreign-keys&gt;&lt;ref-type name="Journal Article"&gt;17&lt;/ref-type&gt;&lt;contributors&gt;&lt;authors&gt;&lt;author&gt;Saswata, B.&lt;/author&gt;&lt;author&gt;Omar, F.&lt;/author&gt;&lt;author&gt;Aubery, R. J.&lt;/author&gt;&lt;author&gt;Jaffer, B.&lt;/author&gt;&lt;author&gt;Michael, W.&lt;/author&gt;&lt;/authors&gt;&lt;/contributors&gt;&lt;titles&gt;&lt;title&gt;Bridging the health gap in Uganda: the surgical role of the clinical officer&lt;/title&gt;&lt;secondary-title&gt;Afr Health Sci&lt;/secondary-title&gt;&lt;/titles&gt;&lt;periodical&gt;&lt;full-title&gt;Afr Health Sci&lt;/full-title&gt;&lt;/periodical&gt;&lt;pages&gt;86-9&lt;/pages&gt;&lt;volume&gt;5&lt;/volume&gt;&lt;number&gt;1&lt;/number&gt;&lt;dates&gt;&lt;year&gt;2005&lt;/year&gt;&lt;/dates&gt;&lt;urls&gt;&lt;related-urls&gt;&lt;url&gt;https://www.ncbi.nlm.nih.gov/pmc/articles/PMC1831898/pdf/AFHS0501-0086.pdf&lt;/url&gt;&lt;/related-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0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5E0D38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aswata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3C4CC9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5</w:t>
            </w:r>
          </w:p>
        </w:tc>
        <w:tc>
          <w:tcPr>
            <w:tcW w:w="185" w:type="pct"/>
            <w:shd w:val="clear" w:color="auto" w:fill="auto"/>
            <w:hideMark/>
          </w:tcPr>
          <w:p w14:paraId="68D3E2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3</w:t>
            </w:r>
          </w:p>
        </w:tc>
        <w:tc>
          <w:tcPr>
            <w:tcW w:w="220" w:type="pct"/>
            <w:shd w:val="clear" w:color="auto" w:fill="auto"/>
            <w:hideMark/>
          </w:tcPr>
          <w:p w14:paraId="239C53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shd w:val="clear" w:color="auto" w:fill="auto"/>
            <w:hideMark/>
          </w:tcPr>
          <w:p w14:paraId="3F3FE8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ganda</w:t>
            </w:r>
          </w:p>
        </w:tc>
        <w:tc>
          <w:tcPr>
            <w:tcW w:w="208" w:type="pct"/>
            <w:shd w:val="clear" w:color="auto" w:fill="auto"/>
            <w:hideMark/>
          </w:tcPr>
          <w:p w14:paraId="11D8A0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shd w:val="clear" w:color="auto" w:fill="auto"/>
            <w:hideMark/>
          </w:tcPr>
          <w:p w14:paraId="3E8C49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shd w:val="clear" w:color="auto" w:fill="auto"/>
            <w:hideMark/>
          </w:tcPr>
          <w:p w14:paraId="26F264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C15FE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32E1EA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FFA45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F49C0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B794F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7DC90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3A837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76D1C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FF6B1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5FE8B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12B7A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4C1E5F7" w14:textId="5D33895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pecialist training (3 years)</w:t>
            </w:r>
          </w:p>
        </w:tc>
      </w:tr>
      <w:tr w:rsidR="007779C2" w:rsidRPr="007779C2" w14:paraId="097D3B59" w14:textId="4DA0251F" w:rsidTr="007779C2">
        <w:trPr>
          <w:trHeight w:val="660"/>
        </w:trPr>
        <w:tc>
          <w:tcPr>
            <w:tcW w:w="139" w:type="pct"/>
          </w:tcPr>
          <w:p w14:paraId="34ECBD11" w14:textId="20D4DAC9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Schack&lt;/Author&gt;&lt;Year&gt;2014&lt;/Year&gt;&lt;RecNum&gt;354&lt;/RecNum&gt;&lt;DisplayText&gt;[61]&lt;/DisplayText&gt;&lt;record&gt;&lt;rec-number&gt;354&lt;/rec-number&gt;&lt;foreign-keys&gt;&lt;key app="EN" db-id="x0rf229d5ax0z5e50ee50zdsatw52txtrxvw" timestamp="1533606867"&gt;354&lt;/key&gt;&lt;/foreign-keys&gt;&lt;ref-type name="Journal Article"&gt;17&lt;/ref-type&gt;&lt;contributors&gt;&lt;authors&gt;&lt;author&gt;Schack, Stina Mannheimer&lt;/author&gt;&lt;author&gt;Elyas, Amna&lt;/author&gt;&lt;author&gt;Brew, Gladys&lt;/author&gt;&lt;author&gt;Pettersson, Karen Odberg&lt;/author&gt;&lt;/authors&gt;&lt;/contributors&gt;&lt;titles&gt;&lt;title&gt;Experiencing challenges when implementing Active Management of Third Stage of Labor (AMTSL): a qualitative study with midwives in Accra, Ghana&lt;/title&gt;&lt;secondary-title&gt;BMC Pregnancy &amp;amp; Childbirth&lt;/secondary-title&gt;&lt;/titles&gt;&lt;periodical&gt;&lt;full-title&gt;BMC Pregnancy &amp;amp; Childbirth&lt;/full-title&gt;&lt;/periodical&gt;&lt;pages&gt;193-193 1p&lt;/pages&gt;&lt;volume&gt;14&lt;/volume&gt;&lt;number&gt;1&lt;/number&gt;&lt;dates&gt;&lt;year&gt;2014&lt;/year&gt;&lt;/dates&gt;&lt;urls&gt;&lt;related-urls&gt;&lt;url&gt;http://download.springer.com/static/pdf/592/art%253A10.1186%252F1471-2393-14-193.pdf?originUrl=http%3A%2F%2Fbmcpregnancychildbirth.biomedcentral.com%2Farticle%2F10.1186%2F1471-2393-14-193&amp;amp;token2=exp=1492705265~acl=%2Fstatic%2Fpdf%2F592%2Fart%25253A10.1186%25252F1471-2393-14-193.pdf*~hmac=cf55a32fbf1f113ab97746b77bf33e5443f40821e9beb1922b61a550a669351a&lt;/url&gt;&lt;/related-urls&gt;&lt;/urls&gt;&lt;electronic-resource-num&gt;10.1186/1471-2393-14-193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1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791DFE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chack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0EB79A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shd w:val="clear" w:color="auto" w:fill="auto"/>
            <w:hideMark/>
          </w:tcPr>
          <w:p w14:paraId="34B6E1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</w:t>
            </w:r>
          </w:p>
        </w:tc>
        <w:tc>
          <w:tcPr>
            <w:tcW w:w="220" w:type="pct"/>
            <w:shd w:val="clear" w:color="auto" w:fill="auto"/>
            <w:hideMark/>
          </w:tcPr>
          <w:p w14:paraId="66EC49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litative</w:t>
            </w:r>
          </w:p>
        </w:tc>
        <w:tc>
          <w:tcPr>
            <w:tcW w:w="239" w:type="pct"/>
            <w:shd w:val="clear" w:color="auto" w:fill="auto"/>
            <w:hideMark/>
          </w:tcPr>
          <w:p w14:paraId="11D5AA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hana</w:t>
            </w:r>
          </w:p>
        </w:tc>
        <w:tc>
          <w:tcPr>
            <w:tcW w:w="208" w:type="pct"/>
            <w:shd w:val="clear" w:color="auto" w:fill="auto"/>
            <w:hideMark/>
          </w:tcPr>
          <w:p w14:paraId="4CF359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 hospitals (n=2)</w:t>
            </w:r>
          </w:p>
        </w:tc>
        <w:tc>
          <w:tcPr>
            <w:tcW w:w="328" w:type="pct"/>
            <w:shd w:val="clear" w:color="auto" w:fill="auto"/>
            <w:hideMark/>
          </w:tcPr>
          <w:p w14:paraId="2EC0B4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shd w:val="clear" w:color="auto" w:fill="auto"/>
            <w:hideMark/>
          </w:tcPr>
          <w:p w14:paraId="31E79F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DE3F4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D3231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9A14E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C5D64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DD39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2ED52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58437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C5B7C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CBFF8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BB2B6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20FF6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3BD01C9" w14:textId="1D288EF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D211415" w14:textId="54FA4898" w:rsidTr="007779C2">
        <w:trPr>
          <w:trHeight w:val="440"/>
        </w:trPr>
        <w:tc>
          <w:tcPr>
            <w:tcW w:w="139" w:type="pct"/>
          </w:tcPr>
          <w:p w14:paraId="245A8360" w14:textId="5A747F01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lastRenderedPageBreak/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Shaban&lt;/Author&gt;&lt;Year&gt;2012&lt;/Year&gt;&lt;RecNum&gt;1229&lt;/RecNum&gt;&lt;DisplayText&gt;[62]&lt;/DisplayText&gt;&lt;record&gt;&lt;rec-number&gt;1229&lt;/rec-number&gt;&lt;foreign-keys&gt;&lt;key app="EN" db-id="x0rf229d5ax0z5e50ee50zdsatw52txtrxvw" timestamp="1533606874"&gt;1229&lt;/key&gt;&lt;/foreign-keys&gt;&lt;ref-type name="Journal Article"&gt;17&lt;/ref-type&gt;&lt;contributors&gt;&lt;authors&gt;&lt;author&gt;Shaban, Insaf;Leap, Nicky&lt;/author&gt;&lt;/authors&gt;&lt;/contributors&gt;&lt;titles&gt;&lt;title&gt;A review of midwifery education curriculum documents in Jordan&lt;/title&gt;&lt;secondary-title&gt;Women &amp;amp; Birth&lt;/secondary-title&gt;&lt;/titles&gt;&lt;periodical&gt;&lt;full-title&gt;Women &amp;amp; Birth&lt;/full-title&gt;&lt;/periodical&gt;&lt;pages&gt;e47-55 1p&lt;/pages&gt;&lt;volume&gt;25&lt;/volume&gt;&lt;number&gt;4&lt;/number&gt;&lt;dates&gt;&lt;year&gt;2012&lt;/year&gt;&lt;/dates&gt;&lt;pub-location&gt;New York, New York&lt;/pub-location&gt;&lt;publisher&gt;Elsevier Science&lt;/publisher&gt;&lt;accession-num&gt;104441611. Language: English. Entry Date: 20121128. Revision Date: 20150711. Publication Type: Journal Article&lt;/accession-num&gt;&lt;urls&gt;&lt;related-urls&gt;&lt;url&gt;http://ezproxy.lib.ucalgary.ca/login?url=http://search.ebscohost.com/login.aspx?direct=true&amp;amp;db=rzh&amp;amp;AN=104441611&amp;amp;site=ehost-live;http://ac.els-cdn.com/S1871519211002149/1-s2.0-S1871519211002149-main.pdf?_tid=aeaa2abe-96f8-11e6-be59-00000aab0f6b&amp;amp;acdnat=1476990730_2dbe82d4342224fbdef25b374716cbcb&lt;/url&gt;&lt;/related-urls&gt;&lt;/urls&gt;&lt;electronic-resource-num&gt;10.1016/j.wombi.2011.09.001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2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3F6EBC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haban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16478C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185" w:type="pct"/>
            <w:shd w:val="clear" w:color="auto" w:fill="auto"/>
            <w:hideMark/>
          </w:tcPr>
          <w:p w14:paraId="51F87C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9</w:t>
            </w:r>
          </w:p>
        </w:tc>
        <w:tc>
          <w:tcPr>
            <w:tcW w:w="220" w:type="pct"/>
            <w:shd w:val="clear" w:color="auto" w:fill="auto"/>
            <w:hideMark/>
          </w:tcPr>
          <w:p w14:paraId="44C2D7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shd w:val="clear" w:color="auto" w:fill="auto"/>
            <w:hideMark/>
          </w:tcPr>
          <w:p w14:paraId="01DAAA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Jordan</w:t>
            </w:r>
          </w:p>
        </w:tc>
        <w:tc>
          <w:tcPr>
            <w:tcW w:w="208" w:type="pct"/>
            <w:shd w:val="clear" w:color="auto" w:fill="auto"/>
            <w:hideMark/>
          </w:tcPr>
          <w:p w14:paraId="3CC9DA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shd w:val="clear" w:color="auto" w:fill="auto"/>
            <w:hideMark/>
          </w:tcPr>
          <w:p w14:paraId="26C635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shd w:val="clear" w:color="auto" w:fill="auto"/>
            <w:hideMark/>
          </w:tcPr>
          <w:p w14:paraId="1D010F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  <w:shd w:val="clear" w:color="auto" w:fill="auto"/>
            <w:hideMark/>
          </w:tcPr>
          <w:p w14:paraId="4CAD51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00C57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473EE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E8802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2CF7F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D6C89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7D5C0D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E5473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8EAEB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4F81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35DB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0BFE17D" w14:textId="38019B0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4071691F" w14:textId="7C3A2BF5" w:rsidTr="007779C2">
        <w:trPr>
          <w:trHeight w:val="440"/>
        </w:trPr>
        <w:tc>
          <w:tcPr>
            <w:tcW w:w="139" w:type="pct"/>
            <w:vMerge w:val="restart"/>
          </w:tcPr>
          <w:p w14:paraId="190C305D" w14:textId="5FA79F71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Sharma&lt;/Author&gt;&lt;Year&gt;2013&lt;/Year&gt;&lt;RecNum&gt;1228&lt;/RecNum&gt;&lt;DisplayText&gt;[63]&lt;/DisplayText&gt;&lt;record&gt;&lt;rec-number&gt;1228&lt;/rec-number&gt;&lt;foreign-keys&gt;&lt;key app="EN" db-id="x0rf229d5ax0z5e50ee50zdsatw52txtrxvw" timestamp="1533606874"&gt;1228&lt;/key&gt;&lt;/foreign-keys&gt;&lt;ref-type name="Journal Article"&gt;17&lt;/ref-type&gt;&lt;contributors&gt;&lt;authors&gt;&lt;author&gt;Sharma, Bharati;Johansson, Eva;Prakasamma, M.;Mavalankar, Dileep;Christensson, Kyllike&lt;/author&gt;&lt;/authors&gt;&lt;/contributors&gt;&lt;titles&gt;&lt;title&gt;Midwifery scope of practice among staff nurses: A grounded theory study in Gujarat, India&lt;/title&gt;&lt;secondary-title&gt;Midwifery&lt;/secondary-title&gt;&lt;/titles&gt;&lt;periodical&gt;&lt;full-title&gt;Midwifery&lt;/full-title&gt;&lt;/periodical&gt;&lt;pages&gt;628-636 9p&lt;/pages&gt;&lt;volume&gt;29&lt;/volume&gt;&lt;number&gt;6&lt;/number&gt;&lt;dates&gt;&lt;year&gt;2013&lt;/year&gt;&lt;/dates&gt;&lt;pub-location&gt;Philadelphia, Pennsylvania&lt;/pub-location&gt;&lt;publisher&gt;Elsevier Inc.&lt;/publisher&gt;&lt;accession-num&gt;104176813. Language: English. Entry Date: 20130605. Revision Date: 20150819. Publication Type: Journal Article&lt;/accession-num&gt;&lt;urls&gt;&lt;related-urls&gt;&lt;url&gt;http://ezproxy.lib.ucalgary.ca/login?url=http://search.ebscohost.com/login.aspx?direct=true&amp;amp;db=rzh&amp;amp;AN=104176813&amp;amp;site=ehost-live;http://ac.els-cdn.com/S0266613812000861/1-s2.0-S0266613812000861-main.pdf?_tid=b4e62e50-96f8-11e6-b9fe-00000aacb362&amp;amp;acdnat=1476990741_d1943594ed3a647cafa50b93373f4db9&lt;/url&gt;&lt;/related-urls&gt;&lt;/urls&gt;&lt;electronic-resource-num&gt;10.1016/j.midw.2012.05.008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3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03A825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harma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4A9A3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B0469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8-2009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534624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44F5E5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Ind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2883B7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ity sections of public health facilities in a province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60267ED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FDD8C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3161D9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11D036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BC73B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54DA1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E2D31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6D6F2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F33CE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17332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B689B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71322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42E54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EB55501" w14:textId="30A6558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1.5 years training</w:t>
            </w:r>
          </w:p>
        </w:tc>
      </w:tr>
      <w:tr w:rsidR="007779C2" w:rsidRPr="007779C2" w14:paraId="092B61B7" w14:textId="6D8B0311" w:rsidTr="007779C2">
        <w:trPr>
          <w:trHeight w:val="220"/>
        </w:trPr>
        <w:tc>
          <w:tcPr>
            <w:tcW w:w="139" w:type="pct"/>
            <w:vMerge/>
          </w:tcPr>
          <w:p w14:paraId="59DAB2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609B1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CF5A9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78227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73FA2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F4032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CE74D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0840E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52BD9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E3672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raduate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9D56C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BB81B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0FBE7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AE4A9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14B10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7C0F8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11342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AF597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AB451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B65D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09019F1C" w14:textId="782D10E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 in midwifery</w:t>
            </w:r>
          </w:p>
        </w:tc>
      </w:tr>
      <w:tr w:rsidR="007779C2" w:rsidRPr="007779C2" w14:paraId="17110E6F" w14:textId="1E41B96F" w:rsidTr="007779C2">
        <w:trPr>
          <w:trHeight w:val="220"/>
        </w:trPr>
        <w:tc>
          <w:tcPr>
            <w:tcW w:w="139" w:type="pct"/>
            <w:vMerge/>
          </w:tcPr>
          <w:p w14:paraId="60505C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5FF75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43FC2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D1C33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DF368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DF2E4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A292B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878B4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9BD5B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064FE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5D8096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912DC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3A1A3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B070A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83BE6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CFD9E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8B214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2B934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61F3E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A243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A739D02" w14:textId="73EDA84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additional 11 months to qualify as specialized midwives</w:t>
            </w:r>
          </w:p>
        </w:tc>
      </w:tr>
      <w:tr w:rsidR="007779C2" w:rsidRPr="007779C2" w14:paraId="7220C3A5" w14:textId="205B2CB8" w:rsidTr="007779C2">
        <w:trPr>
          <w:trHeight w:val="1320"/>
        </w:trPr>
        <w:tc>
          <w:tcPr>
            <w:tcW w:w="139" w:type="pct"/>
          </w:tcPr>
          <w:p w14:paraId="046379D1" w14:textId="6DACEC48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Shimoda&lt;/Author&gt;&lt;Year&gt;2015&lt;/Year&gt;&lt;RecNum&gt;565&lt;/RecNum&gt;&lt;DisplayText&gt;[64]&lt;/DisplayText&gt;&lt;record&gt;&lt;rec-number&gt;565&lt;/rec-number&gt;&lt;foreign-keys&gt;&lt;key app="EN" db-id="x0rf229d5ax0z5e50ee50zdsatw52txtrxvw" timestamp="1533606868"&gt;565&lt;/key&gt;&lt;/foreign-keys&gt;&lt;ref-type name="Journal Article"&gt;17&lt;/ref-type&gt;&lt;contributors&gt;&lt;authors&gt;&lt;author&gt;Shimoda, Kana&lt;/author&gt;&lt;author&gt;Leshabari, Sebalda&lt;/author&gt;&lt;author&gt;Horiuchi, Shigeko&lt;/author&gt;&lt;author&gt;Shimpuku, Yoko&lt;/author&gt;&lt;author&gt;Tashiro, Junko&lt;/author&gt;&lt;/authors&gt;&lt;/contributors&gt;&lt;titles&gt;&lt;title&gt;Midwives&amp;apos; intrapartum monitoring process and management resulting in emergency referrals in Tanzania: a qualitative study&lt;/title&gt;&lt;secondary-title&gt;BMC Pregnancy &amp;amp; Childbirth&lt;/secondary-title&gt;&lt;/titles&gt;&lt;periodical&gt;&lt;full-title&gt;BMC Pregnancy &amp;amp; Childbirth&lt;/full-title&gt;&lt;/periodical&gt;&lt;pages&gt;1-10 10p&lt;/pages&gt;&lt;volume&gt;15&lt;/volume&gt;&lt;number&gt;1&lt;/number&gt;&lt;dates&gt;&lt;year&gt;2015&lt;/year&gt;&lt;/dates&gt;&lt;urls&gt;&lt;related-urls&gt;&lt;url&gt;http://download.springer.com/static/pdf/878/art%253A10.1186%252Fs12884-015-0691-0.pdf?originUrl=http%3A%2F%2Fbmcpregnancychildbirth.biomedcentral.com%2Farticle%2F10.1186%2Fs12884-015-0691-0&amp;amp;token2=exp=1492705308~acl=%2Fstatic%2Fpdf%2F878%2Fart%25253A10.1186%25252Fs12884-015-0691-0.pdf*~hmac=537e7273884a5f95fd4ef8726937f5b08322611de4ab02e4bcfc53294c00b64d&lt;/url&gt;&lt;/related-urls&gt;&lt;/urls&gt;&lt;electronic-resource-num&gt;10.1186/s12884-015-0691-0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4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7744F0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himoda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2ADCE3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5</w:t>
            </w:r>
          </w:p>
        </w:tc>
        <w:tc>
          <w:tcPr>
            <w:tcW w:w="185" w:type="pct"/>
            <w:shd w:val="clear" w:color="auto" w:fill="auto"/>
            <w:hideMark/>
          </w:tcPr>
          <w:p w14:paraId="770C14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57C1E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Qualitative</w:t>
            </w:r>
          </w:p>
        </w:tc>
        <w:tc>
          <w:tcPr>
            <w:tcW w:w="239" w:type="pct"/>
            <w:shd w:val="clear" w:color="auto" w:fill="auto"/>
            <w:hideMark/>
          </w:tcPr>
          <w:p w14:paraId="259A2D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nited Republic of Tanzania</w:t>
            </w:r>
          </w:p>
        </w:tc>
        <w:tc>
          <w:tcPr>
            <w:tcW w:w="208" w:type="pct"/>
            <w:shd w:val="clear" w:color="auto" w:fill="auto"/>
            <w:hideMark/>
          </w:tcPr>
          <w:p w14:paraId="26CE3B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Hospital (n=1) and health center (n=1) in Dar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s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Salaam</w:t>
            </w:r>
          </w:p>
        </w:tc>
        <w:tc>
          <w:tcPr>
            <w:tcW w:w="328" w:type="pct"/>
            <w:shd w:val="clear" w:color="auto" w:fill="auto"/>
            <w:hideMark/>
          </w:tcPr>
          <w:p w14:paraId="50DC6C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shd w:val="clear" w:color="auto" w:fill="auto"/>
            <w:hideMark/>
          </w:tcPr>
          <w:p w14:paraId="334004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A0ABB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8C4A2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3AA975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2120D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98DB5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C75F0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39E69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F5442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E875E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A3D30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87095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4CF6443" w14:textId="7F5EC26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D735AFB" w14:textId="03463AE1" w:rsidTr="007779C2">
        <w:trPr>
          <w:trHeight w:val="880"/>
        </w:trPr>
        <w:tc>
          <w:tcPr>
            <w:tcW w:w="139" w:type="pct"/>
          </w:tcPr>
          <w:p w14:paraId="6DFE7D5C" w14:textId="4EAE19CD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Syamala&lt;/Author&gt;&lt;Year&gt;2004&lt;/Year&gt;&lt;RecNum&gt;607&lt;/RecNum&gt;&lt;DisplayText&gt;[65]&lt;/DisplayText&gt;&lt;record&gt;&lt;rec-number&gt;607&lt;/rec-number&gt;&lt;foreign-keys&gt;&lt;key app="EN" db-id="x0rf229d5ax0z5e50ee50zdsatw52txtrxvw" timestamp="1533606869"&gt;607&lt;/key&gt;&lt;/foreign-keys&gt;&lt;ref-type name="Journal Article"&gt;17&lt;/ref-type&gt;&lt;contributors&gt;&lt;authors&gt;&lt;author&gt;Syamala, T. S.&lt;/author&gt;&lt;/authors&gt;&lt;/contributors&gt;&lt;titles&gt;&lt;title&gt;Do health worker female and traditional birth attendant equipped to provide primary health care in tribal areas? Evidences from Tribal Andhra Pradesh&lt;/title&gt;&lt;secondary-title&gt;Studies of Tribes and Tribes&lt;/secondary-title&gt;&lt;/titles&gt;&lt;periodical&gt;&lt;full-title&gt;Studies of Tribes and Tribes&lt;/full-title&gt;&lt;/periodical&gt;&lt;pages&gt;119-124&lt;/pages&gt;&lt;volume&gt;2&lt;/volume&gt;&lt;number&gt;2&lt;/number&gt;&lt;dates&gt;&lt;year&gt;2004&lt;/year&gt;&lt;/dates&gt;&lt;urls&gt;&lt;/urls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5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shd w:val="clear" w:color="auto" w:fill="auto"/>
            <w:hideMark/>
          </w:tcPr>
          <w:p w14:paraId="571C2C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yamala</w:t>
            </w:r>
            <w:proofErr w:type="spellEnd"/>
          </w:p>
        </w:tc>
        <w:tc>
          <w:tcPr>
            <w:tcW w:w="220" w:type="pct"/>
            <w:shd w:val="clear" w:color="auto" w:fill="auto"/>
            <w:hideMark/>
          </w:tcPr>
          <w:p w14:paraId="6EDD80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4</w:t>
            </w:r>
          </w:p>
        </w:tc>
        <w:tc>
          <w:tcPr>
            <w:tcW w:w="185" w:type="pct"/>
            <w:shd w:val="clear" w:color="auto" w:fill="auto"/>
            <w:hideMark/>
          </w:tcPr>
          <w:p w14:paraId="42A08D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46351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shd w:val="clear" w:color="auto" w:fill="auto"/>
            <w:hideMark/>
          </w:tcPr>
          <w:p w14:paraId="114368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India</w:t>
            </w:r>
          </w:p>
        </w:tc>
        <w:tc>
          <w:tcPr>
            <w:tcW w:w="208" w:type="pct"/>
            <w:shd w:val="clear" w:color="auto" w:fill="auto"/>
            <w:hideMark/>
          </w:tcPr>
          <w:p w14:paraId="62040A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s (n=11) in one State</w:t>
            </w:r>
          </w:p>
        </w:tc>
        <w:tc>
          <w:tcPr>
            <w:tcW w:w="328" w:type="pct"/>
            <w:shd w:val="clear" w:color="auto" w:fill="auto"/>
            <w:hideMark/>
          </w:tcPr>
          <w:p w14:paraId="5005D0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</w:t>
            </w:r>
          </w:p>
        </w:tc>
        <w:tc>
          <w:tcPr>
            <w:tcW w:w="185" w:type="pct"/>
            <w:shd w:val="clear" w:color="auto" w:fill="auto"/>
            <w:hideMark/>
          </w:tcPr>
          <w:p w14:paraId="0A1165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587E66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ultipurpose Health Worker (Female) - MPHW (F)/ANM</w:t>
            </w:r>
          </w:p>
        </w:tc>
        <w:tc>
          <w:tcPr>
            <w:tcW w:w="219" w:type="pct"/>
            <w:shd w:val="clear" w:color="auto" w:fill="auto"/>
            <w:hideMark/>
          </w:tcPr>
          <w:p w14:paraId="04395A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763E0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D9F7A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A288C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0AC83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54A53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2F6A91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65913D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5B80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6003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84D89BA" w14:textId="7155C6C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Assistant Nurse Midwifery (basic) training </w:t>
            </w:r>
          </w:p>
        </w:tc>
      </w:tr>
      <w:tr w:rsidR="007779C2" w:rsidRPr="007779C2" w14:paraId="03BCB9A8" w14:textId="11A9830F" w:rsidTr="007779C2">
        <w:trPr>
          <w:trHeight w:val="220"/>
        </w:trPr>
        <w:tc>
          <w:tcPr>
            <w:tcW w:w="139" w:type="pct"/>
          </w:tcPr>
          <w:p w14:paraId="0D763756" w14:textId="476733CB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Traore&lt;/Author&gt;&lt;Year&gt;2014&lt;/Year&gt;&lt;RecNum&gt;195&lt;/RecNum&gt;&lt;DisplayText&gt;[66]&lt;/DisplayText&gt;&lt;record&gt;&lt;rec-number&gt;195&lt;/rec-number&gt;&lt;foreign-keys&gt;&lt;key app="EN" db-id="x0rf229d5ax0z5e50ee50zdsatw52txtrxvw" timestamp="1533606865"&gt;195&lt;/key&gt;&lt;/foreign-keys&gt;&lt;ref-type name="Journal Article"&gt;17&lt;/ref-type&gt;&lt;contributors&gt;&lt;authors&gt;&lt;author&gt;Traore, M.&lt;/author&gt;&lt;author&gt;Arsenault, C.&lt;/author&gt;&lt;author&gt;Schoemaker-Marcotte, C.&lt;/author&gt;&lt;author&gt;Coulibaly, A.&lt;/author&gt;&lt;author&gt;Huchon, C.&lt;/author&gt;&lt;author&gt;Dumont, A.&lt;/author&gt;&lt;author&gt;Fournier, P.&lt;/author&gt;&lt;/authors&gt;&lt;/contributors&gt;&lt;titles&gt;&lt;title&gt;Obstetric competence among primary healthcare workers in Mali&lt;/title&gt;&lt;secondary-title&gt;Int J Gynaecol Obstet&lt;/secondary-title&gt;&lt;/titles&gt;&lt;periodical&gt;&lt;full-title&gt;Int J Gynaecol Obstet&lt;/full-title&gt;&lt;abbr-1&gt;International journal of gynaecology and obstetrics: the official organ of the International Federation of Gynaecology and Obstetrics&lt;/abbr-1&gt;&lt;/periodical&gt;&lt;pages&gt;50-5&lt;/pages&gt;&lt;volume&gt;126&lt;/volume&gt;&lt;number&gt;1&lt;/number&gt;&lt;dates&gt;&lt;year&gt;2014&lt;/year&gt;&lt;/dates&gt;&lt;urls&gt;&lt;related-urls&gt;&lt;url&gt;http://ac.els-cdn.com/S0020729214001702/1-s2.0-S0020729214001702-main.pdf?_tid=24871bcc-25e5-11e7-9013-00000aab0f6c&amp;amp;acdnat=1492705354_abf8987e170cf1a3ab2af3ce66fda45d&lt;/url&gt;&lt;/related-urls&gt;&lt;/urls&gt;&lt;electronic-resource-num&gt;10.1016/j.ijgo.2014.01.012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6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0B35A4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Traore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23E731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776A8F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-2012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E0DE6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064042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li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6A5107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s (n=2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41893C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8F5B4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52D2A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00B6BE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DAEBF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3E708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14AF9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5DCA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D3BA2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3C68D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31BEC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148F6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716E0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F15A2CD" w14:textId="02B8CCB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residency training</w:t>
            </w:r>
          </w:p>
        </w:tc>
      </w:tr>
      <w:tr w:rsidR="007779C2" w:rsidRPr="007779C2" w14:paraId="32EEA383" w14:textId="6C136FD5" w:rsidTr="007779C2">
        <w:trPr>
          <w:trHeight w:val="220"/>
        </w:trPr>
        <w:tc>
          <w:tcPr>
            <w:tcW w:w="139" w:type="pct"/>
          </w:tcPr>
          <w:p w14:paraId="7A2B06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FB187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89E57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D908F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DD01B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3B3BD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16A52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6E82F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4848B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BD9D1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Technician</w:t>
            </w:r>
          </w:p>
        </w:tc>
        <w:tc>
          <w:tcPr>
            <w:tcW w:w="219" w:type="pct"/>
            <w:shd w:val="clear" w:color="auto" w:fill="auto"/>
            <w:hideMark/>
          </w:tcPr>
          <w:p w14:paraId="3E5329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176DCB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6A345A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57804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85ED5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2C5D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60EB5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D636A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EC1A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1C58E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0B624A8" w14:textId="06934AE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3 years training</w:t>
            </w:r>
          </w:p>
        </w:tc>
      </w:tr>
      <w:tr w:rsidR="007779C2" w:rsidRPr="007779C2" w14:paraId="293D8B1E" w14:textId="26A918A0" w:rsidTr="007779C2">
        <w:trPr>
          <w:trHeight w:val="220"/>
        </w:trPr>
        <w:tc>
          <w:tcPr>
            <w:tcW w:w="139" w:type="pct"/>
          </w:tcPr>
          <w:p w14:paraId="08039A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D5A60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F2AF9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EB548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B9B12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726DC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8DB24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A13A8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F36EF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97EF7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ron</w:t>
            </w:r>
          </w:p>
        </w:tc>
        <w:tc>
          <w:tcPr>
            <w:tcW w:w="219" w:type="pct"/>
            <w:shd w:val="clear" w:color="auto" w:fill="auto"/>
            <w:hideMark/>
          </w:tcPr>
          <w:p w14:paraId="26DAB8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184" w:type="pct"/>
            <w:shd w:val="clear" w:color="auto" w:fill="auto"/>
            <w:hideMark/>
          </w:tcPr>
          <w:p w14:paraId="2FD2A9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3FC24B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BC7CE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B3ABB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73221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93BC8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58D55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A06CD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20AF3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40227290" w14:textId="5BAD240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Primary school + 3 years training</w:t>
            </w:r>
          </w:p>
        </w:tc>
      </w:tr>
      <w:tr w:rsidR="007779C2" w:rsidRPr="007779C2" w14:paraId="39FCC7DB" w14:textId="0491E03F" w:rsidTr="007779C2">
        <w:trPr>
          <w:trHeight w:val="220"/>
        </w:trPr>
        <w:tc>
          <w:tcPr>
            <w:tcW w:w="139" w:type="pct"/>
          </w:tcPr>
          <w:p w14:paraId="390ECF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840CD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910CD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49844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0849F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ADA41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1FF99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5A3FE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78CB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83341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115250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DE470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FB1C9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7F52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991EC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E35D6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526D13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D9CDE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619AE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4988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B5493DF" w14:textId="1C4C4CD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Primary school + 3 years training</w:t>
            </w:r>
          </w:p>
        </w:tc>
      </w:tr>
      <w:tr w:rsidR="007779C2" w:rsidRPr="007779C2" w14:paraId="467D440A" w14:textId="26B9BAB0" w:rsidTr="007779C2">
        <w:trPr>
          <w:trHeight w:val="220"/>
        </w:trPr>
        <w:tc>
          <w:tcPr>
            <w:tcW w:w="139" w:type="pct"/>
          </w:tcPr>
          <w:p w14:paraId="318BF6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186D8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D1C62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4F84C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49FB6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E3547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D16B8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BC33E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C3D47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5F212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Obstetric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72C553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724C8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93B57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4A600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F6222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2C14D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CBC71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45193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89525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CBAD4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E3BC256" w14:textId="362DC8E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3 years training</w:t>
            </w:r>
          </w:p>
        </w:tc>
      </w:tr>
      <w:tr w:rsidR="007779C2" w:rsidRPr="007779C2" w14:paraId="30D8B1CA" w14:textId="159B3343" w:rsidTr="007779C2">
        <w:trPr>
          <w:trHeight w:val="440"/>
        </w:trPr>
        <w:tc>
          <w:tcPr>
            <w:tcW w:w="139" w:type="pct"/>
          </w:tcPr>
          <w:p w14:paraId="4EA81C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24753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55CB4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08BCE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E7633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791FD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6C826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78914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0DCCA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1518C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nior Health Technician</w:t>
            </w:r>
          </w:p>
        </w:tc>
        <w:tc>
          <w:tcPr>
            <w:tcW w:w="219" w:type="pct"/>
            <w:shd w:val="clear" w:color="auto" w:fill="auto"/>
            <w:hideMark/>
          </w:tcPr>
          <w:p w14:paraId="208262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50C1C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C9CBF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46B90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D909A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F808E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1F334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A3001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C145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7A646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E0A58E5" w14:textId="1580064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146FB5FB" w14:textId="6E0134F0" w:rsidTr="007779C2">
        <w:trPr>
          <w:trHeight w:val="440"/>
        </w:trPr>
        <w:tc>
          <w:tcPr>
            <w:tcW w:w="139" w:type="pct"/>
          </w:tcPr>
          <w:p w14:paraId="04295DEA" w14:textId="0EDEFEB6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Ueno&lt;/Author&gt;&lt;Year&gt;2015&lt;/Year&gt;&lt;RecNum&gt;799&lt;/RecNum&gt;&lt;DisplayText&gt;[67]&lt;/DisplayText&gt;&lt;record&gt;&lt;rec-number&gt;799&lt;/rec-number&gt;&lt;foreign-keys&gt;&lt;key app="EN" db-id="x0rf229d5ax0z5e50ee50zdsatw52txtrxvw" timestamp="1533606870"&gt;799&lt;/key&gt;&lt;/foreign-keys&gt;&lt;ref-type name="Journal Article"&gt;17&lt;/ref-type&gt;&lt;contributors&gt;&lt;authors&gt;&lt;author&gt;Ueno, Etsuko;Adegoke, Adetoro;Masenga, Gileard;Fimbo, Janeth;Msuya, Sia&lt;/author&gt;&lt;/authors&gt;&lt;/contributors&gt;&lt;titles&gt;&lt;title&gt;Skilled Birth Attendants in Tanzania: A Descriptive Study of Cadres and Emergency Obstetric Care Signal Functions Performed&lt;/title&gt;&lt;secondary-title&gt;Maternal &amp;amp; Child Health Journal&lt;/secondary-title&gt;&lt;/titles&gt;&lt;periodical&gt;&lt;full-title&gt;Maternal &amp;amp; Child Health Journal&lt;/full-title&gt;&lt;/periodical&gt;&lt;pages&gt;155-169 15p&lt;/pages&gt;&lt;volume&gt;19&lt;/volume&gt;&lt;number&gt;1&lt;/number&gt;&lt;dates&gt;&lt;year&gt;2015&lt;/year&gt;&lt;/dates&gt;&lt;pub-location&gt;, &amp;lt;Blank&amp;gt;&lt;/pub-location&gt;&lt;publisher&gt;Springer Science &amp;amp; Business Media B.V.&lt;/publisher&gt;&lt;accession-num&gt;103869727. Language: English. Entry Date: 20150107. Revision Date: 20150820. Publication Type: Journal Article&lt;/accession-num&gt;&lt;urls&gt;&lt;related-urls&gt;&lt;url&gt;http://ezproxy.lib.ucalgary.ca/login?url=http://search.ebscohost.com/login.aspx?direct=true&amp;amp;db=rzh&amp;amp;AN=103869727&amp;amp;site=ehost-live;http://download.springer.com/static/pdf/806/art%253A10.1007%252Fs10995-014-1506-z.pdf?originUrl=http%3A%2F%2Flink.springer.com%2Farticle%2F10.1007%2Fs10995-014-1506-z&amp;amp;token2=exp=1476992013~acl=%2Fstatic%2Fpdf%2F806%2Fart%25253A10.1007%25252Fs10995-014-1506-z.pdf%3ForiginUrl%3Dhttp%253A%252F%252Flink.springer.com%252Farticle%252F10.1007%252Fs10995-014-1506-z*~hmac=36071f3b34fe68885a8ad75e50cef29388c1803f0b489bee41d1d37d9f90d5f4&lt;/url&gt;&lt;/related-urls&gt;&lt;/urls&gt;&lt;electronic-resource-num&gt;10.1007/s10995-014-1506-z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7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420491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eno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43E99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5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09409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3A4FE8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26A116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nited Republic of Tanzan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0CEE8C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istrict (n=1)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3689A0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8E978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0FCF75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ssistant 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24E361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420EB6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98EF9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D068B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F1FAB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D14F4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77F98C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3B8CCD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3A505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CBEF2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3F58BCD2" w14:textId="6B7CAD0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2 years training</w:t>
            </w:r>
          </w:p>
        </w:tc>
      </w:tr>
      <w:tr w:rsidR="007779C2" w:rsidRPr="007779C2" w14:paraId="19705A39" w14:textId="4A5091D7" w:rsidTr="007779C2">
        <w:trPr>
          <w:trHeight w:val="440"/>
        </w:trPr>
        <w:tc>
          <w:tcPr>
            <w:tcW w:w="139" w:type="pct"/>
          </w:tcPr>
          <w:p w14:paraId="1CA512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3BD30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C09E8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32C6D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A7A4A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09BC4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2D2D3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CFADB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EC68B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1F17C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ssistant 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784115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3D777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C1552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90CB6D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7CEA1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D057F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6EE0E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25AAC8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3E07C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61B89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0FF7BEDF" w14:textId="2906AEF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EB71956" w14:textId="2E623BB7" w:rsidTr="007779C2">
        <w:trPr>
          <w:trHeight w:val="440"/>
        </w:trPr>
        <w:tc>
          <w:tcPr>
            <w:tcW w:w="139" w:type="pct"/>
          </w:tcPr>
          <w:p w14:paraId="0641F6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B8E02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1FEEC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BB1B4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B6F9B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3B0D4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1C331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84E68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30D78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6C3AF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lin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4C4177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6A0EF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721DE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95DAD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9D4BA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0F7F5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339965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EE58B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72975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C83FE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0999B8FF" w14:textId="0073609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3 years training</w:t>
            </w:r>
          </w:p>
        </w:tc>
      </w:tr>
      <w:tr w:rsidR="007779C2" w:rsidRPr="007779C2" w14:paraId="77A8AC66" w14:textId="695AB61F" w:rsidTr="007779C2">
        <w:trPr>
          <w:trHeight w:val="440"/>
        </w:trPr>
        <w:tc>
          <w:tcPr>
            <w:tcW w:w="139" w:type="pct"/>
          </w:tcPr>
          <w:p w14:paraId="4153CA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68A0E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95ACF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BD7C95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05375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CC436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E5AEC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12C67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F995C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97F9F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01DA6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C7AD5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F6001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12685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DECF4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66007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D074A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BB9A1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B7B09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A2BA6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5809B8E6" w14:textId="654D94C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56F01B8" w14:textId="08073024" w:rsidTr="007779C2">
        <w:trPr>
          <w:trHeight w:val="220"/>
        </w:trPr>
        <w:tc>
          <w:tcPr>
            <w:tcW w:w="139" w:type="pct"/>
          </w:tcPr>
          <w:p w14:paraId="1CEABC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43F96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67D90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A2CD7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54294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651FF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2D29B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4AE11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4DCAC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0D629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305A4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A8B44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BC1AA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FB82F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81534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078EE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A5B7F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327F5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EEF7B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6F85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6CE8DBA" w14:textId="6C50EC1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881A74E" w14:textId="0D1FD856" w:rsidTr="007779C2">
        <w:trPr>
          <w:trHeight w:val="440"/>
        </w:trPr>
        <w:tc>
          <w:tcPr>
            <w:tcW w:w="139" w:type="pct"/>
          </w:tcPr>
          <w:p w14:paraId="4EA1BD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DF165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0C417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DD923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E2715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C7BD9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64751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9074C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803D8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68B52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nroll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9D9CD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3B2113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14C78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DB6AB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3CBE2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FC46E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0DC29D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E1ED8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0699D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ED9E7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19BB24D3" w14:textId="777EC95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urse/Midwifery school + 2 years additional training</w:t>
            </w:r>
          </w:p>
        </w:tc>
      </w:tr>
      <w:tr w:rsidR="007779C2" w:rsidRPr="007779C2" w14:paraId="77ED1251" w14:textId="3B80745D" w:rsidTr="007779C2">
        <w:trPr>
          <w:trHeight w:val="440"/>
        </w:trPr>
        <w:tc>
          <w:tcPr>
            <w:tcW w:w="139" w:type="pct"/>
          </w:tcPr>
          <w:p w14:paraId="60FC2B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51B21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CEDC0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7FBB3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E1375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B8E41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B8035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0939D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9FE7C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2E82D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al and Child Health Aide</w:t>
            </w:r>
          </w:p>
        </w:tc>
        <w:tc>
          <w:tcPr>
            <w:tcW w:w="219" w:type="pct"/>
            <w:shd w:val="clear" w:color="auto" w:fill="auto"/>
            <w:hideMark/>
          </w:tcPr>
          <w:p w14:paraId="60339E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7543E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5F2C3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D48ED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1D8CA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4CF7E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073B842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1495C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668CB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D54C3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49FCF917" w14:textId="55FFAA8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Professional Nursing or Midwifery education (4-5 years)</w:t>
            </w:r>
          </w:p>
        </w:tc>
      </w:tr>
      <w:tr w:rsidR="007779C2" w:rsidRPr="007779C2" w14:paraId="2B5F1E8F" w14:textId="08ECB103" w:rsidTr="007779C2">
        <w:trPr>
          <w:trHeight w:val="440"/>
        </w:trPr>
        <w:tc>
          <w:tcPr>
            <w:tcW w:w="139" w:type="pct"/>
          </w:tcPr>
          <w:p w14:paraId="5CE4A8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B2533D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D4206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9046A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96978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E404C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3B7EC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1F928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EA581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E6973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6E7AE0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7B07EB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9E599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83B02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AD6DD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FF807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19556E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7D788A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46750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A8B41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7B4F88C4" w14:textId="4C3D203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Midwifery course (18 months)</w:t>
            </w:r>
          </w:p>
        </w:tc>
      </w:tr>
      <w:tr w:rsidR="007779C2" w:rsidRPr="007779C2" w14:paraId="1407DA87" w14:textId="353ECEC0" w:rsidTr="007779C2">
        <w:trPr>
          <w:trHeight w:val="440"/>
        </w:trPr>
        <w:tc>
          <w:tcPr>
            <w:tcW w:w="139" w:type="pct"/>
          </w:tcPr>
          <w:p w14:paraId="7B2427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5063B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B190F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B82FF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B819C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66C37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08913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5C52D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872CDD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74FFA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225A26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77C7C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DC039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26569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78736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9467F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609325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080072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43E4D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51F7C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58E65DB" w14:textId="6009691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DA1C98F" w14:textId="02E64EB1" w:rsidTr="007779C2">
        <w:trPr>
          <w:trHeight w:val="440"/>
        </w:trPr>
        <w:tc>
          <w:tcPr>
            <w:tcW w:w="139" w:type="pct"/>
          </w:tcPr>
          <w:p w14:paraId="0C5725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64237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55B29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54823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B820D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743B9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C1F0F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E99CB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D19C8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13E18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ublic Health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763F79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C2FFB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7CA4B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6BB0E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1366F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0532B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01C4EC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7AAE38C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8C62D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5D3138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58657E64" w14:textId="6410ACE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61EE022" w14:textId="48AEB4F8" w:rsidTr="007779C2">
        <w:trPr>
          <w:trHeight w:val="440"/>
        </w:trPr>
        <w:tc>
          <w:tcPr>
            <w:tcW w:w="139" w:type="pct"/>
          </w:tcPr>
          <w:p w14:paraId="42BE5B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BD399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FAB93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4459D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DCAD7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9BE80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C5B09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B92A8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46673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9713C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egistered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281C3D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E748D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86141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62C9E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8CDA6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47988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458662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F6F86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4792F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8314B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ome perform</w:t>
            </w:r>
          </w:p>
        </w:tc>
        <w:tc>
          <w:tcPr>
            <w:tcW w:w="294" w:type="pct"/>
          </w:tcPr>
          <w:p w14:paraId="71617B7D" w14:textId="6EC52FA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iploma in nursing + midwifery</w:t>
            </w:r>
          </w:p>
        </w:tc>
      </w:tr>
      <w:tr w:rsidR="007779C2" w:rsidRPr="007779C2" w14:paraId="4044F3FA" w14:textId="43CB4BBE" w:rsidTr="007779C2">
        <w:trPr>
          <w:trHeight w:val="220"/>
        </w:trPr>
        <w:tc>
          <w:tcPr>
            <w:tcW w:w="139" w:type="pct"/>
          </w:tcPr>
          <w:p w14:paraId="798954CF" w14:textId="7138F47C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Utz&lt;/Author&gt;&lt;Year&gt;2013&lt;/Year&gt;&lt;RecNum&gt;1213&lt;/RecNum&gt;&lt;DisplayText&gt;[68]&lt;/DisplayText&gt;&lt;record&gt;&lt;rec-number&gt;1213&lt;/rec-number&gt;&lt;foreign-keys&gt;&lt;key app="EN" db-id="x0rf229d5ax0z5e50ee50zdsatw52txtrxvw" timestamp="1533606874"&gt;1213&lt;/key&gt;&lt;/foreign-keys&gt;&lt;ref-type name="Journal Article"&gt;17&lt;/ref-type&gt;&lt;contributors&gt;&lt;authors&gt;&lt;author&gt;Utz, Bettina;Siddiqui, Ghazna;Adegoke, Adetoro;Broek, Nynke&lt;/author&gt;&lt;/authors&gt;&lt;/contributors&gt;&lt;titles&gt;&lt;title&gt;Definitions and roles of a skilled birth attendant: a mapping exercise from four South‐Asian countries&lt;/title&gt;&lt;secondary-title&gt;Acta Obstet Gynecol Scand&lt;/secondary-title&gt;&lt;/titles&gt;&lt;periodical&gt;&lt;full-title&gt;Acta Obstet Gynecol Scand&lt;/full-title&gt;&lt;/periodical&gt;&lt;pages&gt;1063-1069&lt;/pages&gt;&lt;volume&gt;92&lt;/volume&gt;&lt;number&gt;9&lt;/number&gt;&lt;dates&gt;&lt;year&gt;2013&lt;/year&gt;&lt;/dates&gt;&lt;pub-location&gt;HOBOKEN&lt;/pub-location&gt;&lt;publisher&gt;WILEY-BLACKWELL&lt;/publisher&gt;&lt;urls&gt;&lt;related-urls&gt;&lt;url&gt;http://who.summon.serialssolutions.com/2.0.0/link/0/eLvHCXMw3V1Nj9MwELW6HBASQnxv-ZB8QByIgpLYcRIkDqHAIhAsUttz5MR2N-pusnSzoN1fj8d20hS0wJlTqzhSIs_LeJ498wbKgJXmW5SFZclUEItA6ig4LRPJ0rKMOCuNVFPy8RPNZ3QxmfQdsrbX_gcrv5WqbmzWlc0UB30mW_N4toYyPx1f1nAyAzKamn3bnUDunfB;https://www.ncbi.nlm.nih.gov/pmc/articles/PMC3902985/pdf/aogs0092-1063.pdf&lt;/url&gt;&lt;/related-urls&gt;&lt;/urls&gt;&lt;electronic-resource-num&gt;10.1111/aogs.12166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8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24878E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tz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7F83BC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7BE6F5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1-2012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665FB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716E7E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Bangladesh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36F2DB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Key informants from each country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1DE25B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0FE408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3A1DDB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ssistant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267378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36D960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C6771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77872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2D88E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8E6F7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FC291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65A50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1CFAF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782CE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69259010" w14:textId="1DC29D9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8945DCE" w14:textId="6114A00F" w:rsidTr="007779C2">
        <w:trPr>
          <w:trHeight w:val="440"/>
        </w:trPr>
        <w:tc>
          <w:tcPr>
            <w:tcW w:w="139" w:type="pct"/>
          </w:tcPr>
          <w:p w14:paraId="3050A5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0F087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699BF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345CF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84270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7E957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DE084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94FF5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B9403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86267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Skilled Birth Attendant</w:t>
            </w:r>
          </w:p>
        </w:tc>
        <w:tc>
          <w:tcPr>
            <w:tcW w:w="219" w:type="pct"/>
            <w:shd w:val="clear" w:color="auto" w:fill="auto"/>
            <w:hideMark/>
          </w:tcPr>
          <w:p w14:paraId="3221C5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4A923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7B107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D7A8C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17D33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B3308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6FE27B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5EA88C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31C60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2B22D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6F4D4F04" w14:textId="4E24AE6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0F4A7141" w14:textId="03DD380E" w:rsidTr="007779C2">
        <w:trPr>
          <w:trHeight w:val="440"/>
        </w:trPr>
        <w:tc>
          <w:tcPr>
            <w:tcW w:w="139" w:type="pct"/>
          </w:tcPr>
          <w:p w14:paraId="2EDF7F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F1CDF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1C706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B4E45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4BD2D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8832B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B259C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CFBA6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D2015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2DE0D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amily Welfare Visitor</w:t>
            </w:r>
          </w:p>
        </w:tc>
        <w:tc>
          <w:tcPr>
            <w:tcW w:w="219" w:type="pct"/>
            <w:shd w:val="clear" w:color="auto" w:fill="auto"/>
            <w:hideMark/>
          </w:tcPr>
          <w:p w14:paraId="7BB322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23F0B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7B18A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128B4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19F5E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A0462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53E9B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6DCFE3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B47FC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3B203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58BC1E44" w14:textId="70438B9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2E406F54" w14:textId="43E204D9" w:rsidTr="007779C2">
        <w:trPr>
          <w:trHeight w:val="220"/>
        </w:trPr>
        <w:tc>
          <w:tcPr>
            <w:tcW w:w="139" w:type="pct"/>
          </w:tcPr>
          <w:p w14:paraId="35E780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D4485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8BD6C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5E4F1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B0BC9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E47FC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ABF0E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E8AEF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316A9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770B8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0A72AB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6C3198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5B2EE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C62C3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3E6BB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5C0F1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60F2F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F9F1A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5CFF1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571EA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0E0D31F" w14:textId="6A50234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1 year training in obstetrics</w:t>
            </w:r>
          </w:p>
        </w:tc>
      </w:tr>
      <w:tr w:rsidR="007779C2" w:rsidRPr="007779C2" w14:paraId="6645851A" w14:textId="5C102161" w:rsidTr="007779C2">
        <w:trPr>
          <w:trHeight w:val="440"/>
        </w:trPr>
        <w:tc>
          <w:tcPr>
            <w:tcW w:w="139" w:type="pct"/>
          </w:tcPr>
          <w:p w14:paraId="78FBBB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C4BD9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4EB72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78C0E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30D40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E7B74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136FA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530B2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83739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9AD96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737DB8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390950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574C4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B9659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1ED85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02234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3B3871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7F6EA1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22BA4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F4933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71DD6D43" w14:textId="1F6771B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631F87E6" w14:textId="56B59A2D" w:rsidTr="007779C2">
        <w:trPr>
          <w:trHeight w:val="440"/>
        </w:trPr>
        <w:tc>
          <w:tcPr>
            <w:tcW w:w="139" w:type="pct"/>
          </w:tcPr>
          <w:p w14:paraId="141027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4AC2EA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2A5A1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73213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72216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1D723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5841F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8A9D6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697C7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7D5AD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 - Obstetrics trained</w:t>
            </w:r>
          </w:p>
        </w:tc>
        <w:tc>
          <w:tcPr>
            <w:tcW w:w="219" w:type="pct"/>
            <w:shd w:val="clear" w:color="auto" w:fill="auto"/>
            <w:hideMark/>
          </w:tcPr>
          <w:p w14:paraId="6B5C58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0C03B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9C30D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AE217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E9AD3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4AAA2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5122FF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6BD5D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9BBD0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535FC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0FE88D7D" w14:textId="5E82D93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08CF728" w14:textId="67889F6B" w:rsidTr="007779C2">
        <w:trPr>
          <w:trHeight w:val="220"/>
        </w:trPr>
        <w:tc>
          <w:tcPr>
            <w:tcW w:w="139" w:type="pct"/>
          </w:tcPr>
          <w:p w14:paraId="4BAD76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89574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8951F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BF116E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B0918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6FDCC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3191A6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BB590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F80C5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A271A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592C77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19F7D9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45834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6DBDC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BB9E6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5D60B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F83E6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2299F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1CC8B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F0E3ED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F58AFBF" w14:textId="5CD3FB5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B72FF2F" w14:textId="085B3777" w:rsidTr="007779C2">
        <w:trPr>
          <w:trHeight w:val="440"/>
        </w:trPr>
        <w:tc>
          <w:tcPr>
            <w:tcW w:w="139" w:type="pct"/>
          </w:tcPr>
          <w:p w14:paraId="3AF25D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EEB52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4D4F8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93E4E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643CA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1ADB2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FA584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BDB34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37212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A4F43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7DDFA2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75717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32D24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5EB7E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652CE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1C3DB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51BCC7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5250D89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29181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3324A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E6B741F" w14:textId="4B5EACDF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27F04D8" w14:textId="6B52A353" w:rsidTr="007779C2">
        <w:trPr>
          <w:trHeight w:val="440"/>
        </w:trPr>
        <w:tc>
          <w:tcPr>
            <w:tcW w:w="139" w:type="pct"/>
          </w:tcPr>
          <w:p w14:paraId="65B49E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D4165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0F202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44E1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088B1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6FBDC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756DD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A7CE8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50342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91EB7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nior 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5A7C4E9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DDFCA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D72F8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EB625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CC37E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2E941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9924C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6C7F68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EDBC0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F70B9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5C508DBA" w14:textId="0A1AC68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C43D36E" w14:textId="195A0C0A" w:rsidTr="007779C2">
        <w:trPr>
          <w:trHeight w:val="440"/>
        </w:trPr>
        <w:tc>
          <w:tcPr>
            <w:tcW w:w="139" w:type="pct"/>
          </w:tcPr>
          <w:p w14:paraId="7DE9A8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7EEAB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A26A7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7FDC6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DAED8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7BF87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9BAB2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A6516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3249C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EA530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523DAB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2E9BC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BE985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8A6F9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8CACB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6ECC72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64A140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193213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10FF3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BEBB3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2E8C8B97" w14:textId="403FB30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352E0EE" w14:textId="60D3DCEC" w:rsidTr="007779C2">
        <w:trPr>
          <w:trHeight w:val="660"/>
        </w:trPr>
        <w:tc>
          <w:tcPr>
            <w:tcW w:w="139" w:type="pct"/>
          </w:tcPr>
          <w:p w14:paraId="4112DF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C1AE8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F547B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70D74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A43EA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A8BC00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E53B6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C7CBA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80561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1750A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ub-Assistant Community 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222A12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431BA0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5E897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7175C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648F6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837F6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5F33F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FD04D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54A7E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5F501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ACF24FF" w14:textId="66C459B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72BEA73" w14:textId="37CB2D9E" w:rsidTr="007779C2">
        <w:trPr>
          <w:trHeight w:val="440"/>
        </w:trPr>
        <w:tc>
          <w:tcPr>
            <w:tcW w:w="139" w:type="pct"/>
          </w:tcPr>
          <w:p w14:paraId="1D8BBA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48117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77658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223D07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30110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1AE177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Ind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56B814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Key informants from each country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6EE4A8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552DC2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579A00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A22D0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4B12B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BE298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F08D8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15840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1A7D3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6E73E1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6E9D75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9A670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13707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08A1DE38" w14:textId="15B31F4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CB20E6C" w14:textId="44D6B953" w:rsidTr="007779C2">
        <w:trPr>
          <w:trHeight w:val="440"/>
        </w:trPr>
        <w:tc>
          <w:tcPr>
            <w:tcW w:w="139" w:type="pct"/>
          </w:tcPr>
          <w:p w14:paraId="1ACE24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15B43D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545E3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52704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4E9BC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5DF38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F7721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84DC56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A9A00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11E1E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yurvedic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1B9645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F07E2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C87A3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AA209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55A985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F929D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06BF0E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6AA902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0D6C0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9B696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7C907AB8" w14:textId="13C366B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7A923B1C" w14:textId="4DC0CF51" w:rsidTr="007779C2">
        <w:trPr>
          <w:trHeight w:val="440"/>
        </w:trPr>
        <w:tc>
          <w:tcPr>
            <w:tcW w:w="139" w:type="pct"/>
          </w:tcPr>
          <w:p w14:paraId="05E033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522CA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2BE5B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BD950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ADF76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9DC9B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F46EE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F2612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2952D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FF7F0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Lady Health Visitor</w:t>
            </w:r>
          </w:p>
        </w:tc>
        <w:tc>
          <w:tcPr>
            <w:tcW w:w="219" w:type="pct"/>
            <w:shd w:val="clear" w:color="auto" w:fill="auto"/>
            <w:hideMark/>
          </w:tcPr>
          <w:p w14:paraId="55C170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91060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44F2E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CBD91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F8053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91792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585D2E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09BE1B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D329E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9E8FF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78DE349C" w14:textId="4A4873B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16 weeks EMOC or 18 weeks for anesthesia training</w:t>
            </w:r>
          </w:p>
        </w:tc>
      </w:tr>
      <w:tr w:rsidR="007779C2" w:rsidRPr="007779C2" w14:paraId="1B920DCF" w14:textId="7F952ADF" w:rsidTr="007779C2">
        <w:trPr>
          <w:trHeight w:val="220"/>
        </w:trPr>
        <w:tc>
          <w:tcPr>
            <w:tcW w:w="139" w:type="pct"/>
          </w:tcPr>
          <w:p w14:paraId="56F292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2E6CB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B1946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3C523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CFBBC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07A6C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3B2EE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27C91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FEDD1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17997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50B4B5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FB05A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B93CF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07EF45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17194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D69A1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8537E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561D89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64303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3F0E5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89AA3ED" w14:textId="588C0946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residency training</w:t>
            </w:r>
          </w:p>
        </w:tc>
      </w:tr>
      <w:tr w:rsidR="007779C2" w:rsidRPr="007779C2" w14:paraId="5505E895" w14:textId="7F8F78C3" w:rsidTr="007779C2">
        <w:trPr>
          <w:trHeight w:val="440"/>
        </w:trPr>
        <w:tc>
          <w:tcPr>
            <w:tcW w:w="139" w:type="pct"/>
          </w:tcPr>
          <w:p w14:paraId="4D287F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5A614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F5E64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35250A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7EDFD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02E6C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FF5F7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A3776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CD88B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A5F22D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 - Obstetrics trained</w:t>
            </w:r>
          </w:p>
        </w:tc>
        <w:tc>
          <w:tcPr>
            <w:tcW w:w="219" w:type="pct"/>
            <w:shd w:val="clear" w:color="auto" w:fill="auto"/>
            <w:hideMark/>
          </w:tcPr>
          <w:p w14:paraId="1EC8A3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24254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5A18A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1441E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D5666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6A8945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C4F05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EA508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C4ECD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61B6B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3E18BD7C" w14:textId="0F4C9B7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49BF3BB8" w14:textId="562A2692" w:rsidTr="007779C2">
        <w:trPr>
          <w:trHeight w:val="220"/>
        </w:trPr>
        <w:tc>
          <w:tcPr>
            <w:tcW w:w="139" w:type="pct"/>
          </w:tcPr>
          <w:p w14:paraId="5EB87A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63375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F306E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00AD4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A9282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1B1EE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21216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AE7367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32091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36A61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3328A5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74F1D7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7CDA28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83E86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1C0CD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C96764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343DF4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5DD87E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56E76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C79C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A1697CA" w14:textId="08F4362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BAFD64C" w14:textId="3FC9F7AD" w:rsidTr="007779C2">
        <w:trPr>
          <w:trHeight w:val="440"/>
        </w:trPr>
        <w:tc>
          <w:tcPr>
            <w:tcW w:w="139" w:type="pct"/>
          </w:tcPr>
          <w:p w14:paraId="4862E5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513C8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30FA9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AEB39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CFDCD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FAEDF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2C320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2D2215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2562E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F4660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39E55C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F1471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E4BDFA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FCF0D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55774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71C4B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238B5B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3438B0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DCC30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D80A7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22F72C7" w14:textId="1BCEA34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1AB710E" w14:textId="31530859" w:rsidTr="007779C2">
        <w:trPr>
          <w:trHeight w:val="440"/>
        </w:trPr>
        <w:tc>
          <w:tcPr>
            <w:tcW w:w="139" w:type="pct"/>
          </w:tcPr>
          <w:p w14:paraId="53BD1D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917A2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AB92D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D171C1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A9CE8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08CC0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2AF11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1506F7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5D120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2D569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nior 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7049FC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17138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F80F5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166D0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05F447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1D1C8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4816A5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27CDD5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E7CB1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0A053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5973FFD1" w14:textId="6159BEB7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Assistant Nurse Midwife training + 6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monhs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 addition training</w:t>
            </w:r>
          </w:p>
        </w:tc>
      </w:tr>
      <w:tr w:rsidR="007779C2" w:rsidRPr="007779C2" w14:paraId="075DB354" w14:textId="5229EBB0" w:rsidTr="007779C2">
        <w:trPr>
          <w:trHeight w:val="440"/>
        </w:trPr>
        <w:tc>
          <w:tcPr>
            <w:tcW w:w="139" w:type="pct"/>
          </w:tcPr>
          <w:p w14:paraId="791CDE2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38293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351EA5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897F7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90498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06160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2CBE8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393ED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D0899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E0175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791552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1FA61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3D8E25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12ED8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D4116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510E1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03A75A0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463625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64865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42746B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D4394F5" w14:textId="4AF664F8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5D587330" w14:textId="14B64290" w:rsidTr="007779C2">
        <w:trPr>
          <w:trHeight w:val="440"/>
        </w:trPr>
        <w:tc>
          <w:tcPr>
            <w:tcW w:w="139" w:type="pct"/>
          </w:tcPr>
          <w:p w14:paraId="30B548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5AC20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769EC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5A8D9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9B28F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3232EF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epal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67237F9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Key informants from each country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57E2DFE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5B595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12226E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uxiliary Nurse 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4E0853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0715D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811B4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A36972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B522B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A49A6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68B18D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414548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9F280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73A29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F2453B3" w14:textId="698C6CE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1B44A81" w14:textId="1FABB526" w:rsidTr="007779C2">
        <w:trPr>
          <w:trHeight w:val="440"/>
        </w:trPr>
        <w:tc>
          <w:tcPr>
            <w:tcW w:w="139" w:type="pct"/>
          </w:tcPr>
          <w:p w14:paraId="2547F3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45146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D02E5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32348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BA564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31749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F671C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1BE3E6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A6D14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5AC71A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eneralist Physician</w:t>
            </w:r>
          </w:p>
        </w:tc>
        <w:tc>
          <w:tcPr>
            <w:tcW w:w="219" w:type="pct"/>
            <w:shd w:val="clear" w:color="auto" w:fill="auto"/>
            <w:hideMark/>
          </w:tcPr>
          <w:p w14:paraId="73918D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1DF12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55D5ED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AF208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2482D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61524A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42BBD3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6D06A7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34EB5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DA659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9513259" w14:textId="4B3B194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0076426B" w14:textId="5B053501" w:rsidTr="007779C2">
        <w:trPr>
          <w:trHeight w:val="440"/>
        </w:trPr>
        <w:tc>
          <w:tcPr>
            <w:tcW w:w="139" w:type="pct"/>
          </w:tcPr>
          <w:p w14:paraId="1C9B02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1C033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57FCA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29248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1074B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FDFF18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D41C9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FD148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AE5A9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07B74F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aternal and Child Health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1E6B7CF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1CA6110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9E933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26BB6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953F6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51D18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83F04B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4A572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A31AF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F15C0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1CF5BCD" w14:textId="3545DBE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6 months training in obstetrics</w:t>
            </w:r>
          </w:p>
        </w:tc>
      </w:tr>
      <w:tr w:rsidR="007779C2" w:rsidRPr="007779C2" w14:paraId="468211E0" w14:textId="3B01ABA7" w:rsidTr="007779C2">
        <w:trPr>
          <w:trHeight w:val="440"/>
        </w:trPr>
        <w:tc>
          <w:tcPr>
            <w:tcW w:w="139" w:type="pct"/>
          </w:tcPr>
          <w:p w14:paraId="53DEA8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FE9DE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A02B5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50439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E1C1C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774EE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BDBC1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89598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E15A0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EA965F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53BA8A5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65996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5E318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421BD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D7929B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C424F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6FC9B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53EB4A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49F8A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779FBF7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A22F9F6" w14:textId="5412640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residency training</w:t>
            </w:r>
          </w:p>
        </w:tc>
      </w:tr>
      <w:tr w:rsidR="007779C2" w:rsidRPr="007779C2" w14:paraId="7E9F6F4D" w14:textId="3ADC3978" w:rsidTr="007779C2">
        <w:trPr>
          <w:trHeight w:val="220"/>
        </w:trPr>
        <w:tc>
          <w:tcPr>
            <w:tcW w:w="139" w:type="pct"/>
          </w:tcPr>
          <w:p w14:paraId="06F494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FFC0D9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3A2A4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17DC3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0BEE1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5DDA8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3876A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5D0134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236287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2BC40D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4B1054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4C863E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50C9E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01C8C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23C2DD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9B66CD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067B2E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3EA58B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FEB02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5D530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D958809" w14:textId="6094D12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3 year training in obstetrics</w:t>
            </w:r>
          </w:p>
        </w:tc>
      </w:tr>
      <w:tr w:rsidR="007779C2" w:rsidRPr="007779C2" w14:paraId="3B3ACB7B" w14:textId="5C909A22" w:rsidTr="007779C2">
        <w:trPr>
          <w:trHeight w:val="440"/>
        </w:trPr>
        <w:tc>
          <w:tcPr>
            <w:tcW w:w="139" w:type="pct"/>
          </w:tcPr>
          <w:p w14:paraId="457DCE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659132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24109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42690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68282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7DBEA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AB4D8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6DEEF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1A4C2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8BB4B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 - Obstetrics trained</w:t>
            </w:r>
          </w:p>
        </w:tc>
        <w:tc>
          <w:tcPr>
            <w:tcW w:w="219" w:type="pct"/>
            <w:shd w:val="clear" w:color="auto" w:fill="auto"/>
            <w:hideMark/>
          </w:tcPr>
          <w:p w14:paraId="545370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FFCEB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4D3E6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04E67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AEF8BF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2DA55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4D02B1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B6476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82B9B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BEF02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3275F487" w14:textId="48280F12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A1840CE" w14:textId="7232A147" w:rsidTr="007779C2">
        <w:trPr>
          <w:trHeight w:val="220"/>
        </w:trPr>
        <w:tc>
          <w:tcPr>
            <w:tcW w:w="139" w:type="pct"/>
          </w:tcPr>
          <w:p w14:paraId="599D06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819B2A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CE740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E95EF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908D3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629E20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76073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A2B1B6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2C742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14FA4C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37717C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17D1612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68876E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C4620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961A0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15F41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E64A8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6ADBED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27EC7E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C87A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1B621083" w14:textId="43D6F9D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 formal education</w:t>
            </w:r>
          </w:p>
        </w:tc>
      </w:tr>
      <w:tr w:rsidR="007779C2" w:rsidRPr="007779C2" w14:paraId="554DFC24" w14:textId="1C2044D6" w:rsidTr="007779C2">
        <w:trPr>
          <w:trHeight w:val="440"/>
        </w:trPr>
        <w:tc>
          <w:tcPr>
            <w:tcW w:w="139" w:type="pct"/>
          </w:tcPr>
          <w:p w14:paraId="2F7AEA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9838E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71058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91B08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D27EE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FE9D4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876C3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F3E1F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D5B19D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AFB32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01BB50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A0CE2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B5CD6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393621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8265C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2C65AD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2E9737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A373F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47B7E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0BFB34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CFD9804" w14:textId="293B477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E063E85" w14:textId="47BD95DD" w:rsidTr="007779C2">
        <w:trPr>
          <w:trHeight w:val="440"/>
        </w:trPr>
        <w:tc>
          <w:tcPr>
            <w:tcW w:w="139" w:type="pct"/>
          </w:tcPr>
          <w:p w14:paraId="2BCEDE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3A3115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804E2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E6DE7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96181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CBC89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8026DB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03875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0FF9B5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8F83B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nior 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75FCE8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026DDE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BF683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B2AEFB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93A4E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CD66F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296F9A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398D74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2BB3F4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647816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4F2B12E8" w14:textId="62321120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D6CAF2A" w14:textId="42811D08" w:rsidTr="007779C2">
        <w:trPr>
          <w:trHeight w:val="440"/>
        </w:trPr>
        <w:tc>
          <w:tcPr>
            <w:tcW w:w="139" w:type="pct"/>
          </w:tcPr>
          <w:p w14:paraId="00996B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8C1D3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ED7014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95A2D9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39311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C15546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295472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7C9B0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F8CFB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EAA7E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DB8848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AC02D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798FB31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8D62F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BD6154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EFBFF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49699C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5096C1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2784A6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BCB9D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E439212" w14:textId="35C7D17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5AB5639" w14:textId="3147B866" w:rsidTr="007779C2">
        <w:trPr>
          <w:trHeight w:val="440"/>
        </w:trPr>
        <w:tc>
          <w:tcPr>
            <w:tcW w:w="139" w:type="pct"/>
          </w:tcPr>
          <w:p w14:paraId="7D88DCB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68909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23ED2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F0F6F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E26777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44C0DD9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akistan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360235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Key informants from each country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0DCE90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4894577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 and 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DEB52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 Skilled Birth Attendant</w:t>
            </w:r>
          </w:p>
        </w:tc>
        <w:tc>
          <w:tcPr>
            <w:tcW w:w="219" w:type="pct"/>
            <w:shd w:val="clear" w:color="auto" w:fill="auto"/>
            <w:hideMark/>
          </w:tcPr>
          <w:p w14:paraId="47C071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CDE1A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FB18F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9D24E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407C44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9017C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291541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2F6EC47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77474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99AE0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4" w:type="pct"/>
          </w:tcPr>
          <w:p w14:paraId="2779DE46" w14:textId="4DBC929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 xml:space="preserve">Degree </w:t>
            </w:r>
          </w:p>
        </w:tc>
      </w:tr>
      <w:tr w:rsidR="007779C2" w:rsidRPr="007779C2" w14:paraId="221B3C71" w14:textId="0950E645" w:rsidTr="007779C2">
        <w:trPr>
          <w:trHeight w:val="440"/>
        </w:trPr>
        <w:tc>
          <w:tcPr>
            <w:tcW w:w="139" w:type="pct"/>
          </w:tcPr>
          <w:p w14:paraId="391793B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88A80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462A2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6FEC0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61FC3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BAC81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3E309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7E9F81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5E062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C2FAC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Family Health Worker</w:t>
            </w:r>
          </w:p>
        </w:tc>
        <w:tc>
          <w:tcPr>
            <w:tcW w:w="219" w:type="pct"/>
            <w:shd w:val="clear" w:color="auto" w:fill="auto"/>
            <w:hideMark/>
          </w:tcPr>
          <w:p w14:paraId="7C0BE2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</w:t>
            </w:r>
          </w:p>
        </w:tc>
        <w:tc>
          <w:tcPr>
            <w:tcW w:w="184" w:type="pct"/>
            <w:shd w:val="clear" w:color="auto" w:fill="auto"/>
            <w:hideMark/>
          </w:tcPr>
          <w:p w14:paraId="6F0CFAA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FF8DC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9232F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5D18A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2A8E2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4106A3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74C6D6B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B27AFB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C8D41A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F9E9970" w14:textId="565046B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1 year training in obstetrics</w:t>
            </w:r>
          </w:p>
        </w:tc>
      </w:tr>
      <w:tr w:rsidR="007779C2" w:rsidRPr="007779C2" w14:paraId="0736998F" w14:textId="02715C9F" w:rsidTr="007779C2">
        <w:trPr>
          <w:trHeight w:val="440"/>
        </w:trPr>
        <w:tc>
          <w:tcPr>
            <w:tcW w:w="139" w:type="pct"/>
          </w:tcPr>
          <w:p w14:paraId="09EA80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43FA47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894CA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1F212B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695B8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8CA94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EA027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11AF7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2953C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322C5BD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Lady Health Visitor</w:t>
            </w:r>
          </w:p>
        </w:tc>
        <w:tc>
          <w:tcPr>
            <w:tcW w:w="219" w:type="pct"/>
            <w:shd w:val="clear" w:color="auto" w:fill="auto"/>
            <w:hideMark/>
          </w:tcPr>
          <w:p w14:paraId="6ACC2C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5C65B4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5A773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4011A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94FC8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4CC71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022E1DC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3E3800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56CA03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34C0A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51FAE7D9" w14:textId="60B63D49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residency training</w:t>
            </w:r>
          </w:p>
        </w:tc>
      </w:tr>
      <w:tr w:rsidR="007779C2" w:rsidRPr="007779C2" w14:paraId="4F772E6F" w14:textId="219D507E" w:rsidTr="007779C2">
        <w:trPr>
          <w:trHeight w:val="220"/>
        </w:trPr>
        <w:tc>
          <w:tcPr>
            <w:tcW w:w="139" w:type="pct"/>
          </w:tcPr>
          <w:p w14:paraId="54ADBB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7FFBC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8EE62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C3341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5654DC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3A65A9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92673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0325B6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8C8813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F1270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Assistant</w:t>
            </w:r>
          </w:p>
        </w:tc>
        <w:tc>
          <w:tcPr>
            <w:tcW w:w="219" w:type="pct"/>
            <w:shd w:val="clear" w:color="auto" w:fill="auto"/>
            <w:hideMark/>
          </w:tcPr>
          <w:p w14:paraId="21684F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9D089F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104A0E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40B732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64C8C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1BB0B6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FB204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6B5FB8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245BD2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8765A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2B25C864" w14:textId="4A5A130E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0BC2A159" w14:textId="63857D44" w:rsidTr="007779C2">
        <w:trPr>
          <w:trHeight w:val="220"/>
        </w:trPr>
        <w:tc>
          <w:tcPr>
            <w:tcW w:w="139" w:type="pct"/>
          </w:tcPr>
          <w:p w14:paraId="2A3D2C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7DA110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3CBAE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7ED96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0B78A3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C3DDB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C0E824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3A99C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CDFF8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756F4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5DE7B4A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D0AFE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9C040B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F7E7A3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223D83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42990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1997F5B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75B9D7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58867A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CFE1D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3238AD9" w14:textId="7C99CB6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Degree + 18 months training</w:t>
            </w:r>
          </w:p>
        </w:tc>
      </w:tr>
      <w:tr w:rsidR="007779C2" w:rsidRPr="007779C2" w14:paraId="3F954C0A" w14:textId="559264F2" w:rsidTr="007779C2">
        <w:trPr>
          <w:trHeight w:val="440"/>
        </w:trPr>
        <w:tc>
          <w:tcPr>
            <w:tcW w:w="139" w:type="pct"/>
          </w:tcPr>
          <w:p w14:paraId="44B485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5C6827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22C388B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260016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821FB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ACB49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3D39F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892CDE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2F0C4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79B899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edical Officer - Obstetrics trained</w:t>
            </w:r>
          </w:p>
        </w:tc>
        <w:tc>
          <w:tcPr>
            <w:tcW w:w="219" w:type="pct"/>
            <w:shd w:val="clear" w:color="auto" w:fill="auto"/>
            <w:hideMark/>
          </w:tcPr>
          <w:p w14:paraId="39F79CF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6B4E139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2D5249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8DA451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789A10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989029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2834F2E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125793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4D12A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275D41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C378801" w14:textId="331C83DC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B213114" w14:textId="29698461" w:rsidTr="007779C2">
        <w:trPr>
          <w:trHeight w:val="440"/>
        </w:trPr>
        <w:tc>
          <w:tcPr>
            <w:tcW w:w="139" w:type="pct"/>
          </w:tcPr>
          <w:p w14:paraId="5D92FD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B24C6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CCD5B8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6D3CF6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6B735F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D9F4E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73870C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EFE647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0615A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1CBC4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114EE4F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AB266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4915A12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DD4B5F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455287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1FEE4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7A91F3D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4C43A4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A19A45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24C315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50083403" w14:textId="67FB622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10CE0B4C" w14:textId="65C02876" w:rsidTr="007779C2">
        <w:trPr>
          <w:trHeight w:val="440"/>
        </w:trPr>
        <w:tc>
          <w:tcPr>
            <w:tcW w:w="139" w:type="pct"/>
          </w:tcPr>
          <w:p w14:paraId="7364AE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889FCD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60B6A4C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9DCD8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87D22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4395D2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5BA29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31E691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55D75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1D7626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Obstetrician / </w:t>
            </w: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Gynecologist</w:t>
            </w:r>
            <w:proofErr w:type="spellEnd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 xml:space="preserve"> </w:t>
            </w:r>
          </w:p>
        </w:tc>
        <w:tc>
          <w:tcPr>
            <w:tcW w:w="219" w:type="pct"/>
            <w:shd w:val="clear" w:color="auto" w:fill="auto"/>
            <w:hideMark/>
          </w:tcPr>
          <w:p w14:paraId="58B5E9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55C7DD3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F7FA90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F83738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0F355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211278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7" w:type="pct"/>
            <w:shd w:val="clear" w:color="auto" w:fill="auto"/>
            <w:hideMark/>
          </w:tcPr>
          <w:p w14:paraId="772780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5" w:type="pct"/>
            <w:shd w:val="clear" w:color="auto" w:fill="auto"/>
            <w:hideMark/>
          </w:tcPr>
          <w:p w14:paraId="416B2A0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473870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5B2E0D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17DD1AC0" w14:textId="31F1DDE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D36FB74" w14:textId="1857F019" w:rsidTr="007779C2">
        <w:trPr>
          <w:trHeight w:val="440"/>
        </w:trPr>
        <w:tc>
          <w:tcPr>
            <w:tcW w:w="139" w:type="pct"/>
          </w:tcPr>
          <w:p w14:paraId="4B94175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0B50F97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C7F2A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5862D7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378B7D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7D6B00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0D09D30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4CF1430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EA63A9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2A2195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enior 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6568C55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7F689B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6B288D8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DCADD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3AA9B08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1AE69B4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1BDF403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5EAF66E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0A0AAAF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64DAE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00A2B957" w14:textId="26DA5E9A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2A9BADAF" w14:textId="7DACF24D" w:rsidTr="007779C2">
        <w:trPr>
          <w:trHeight w:val="440"/>
        </w:trPr>
        <w:tc>
          <w:tcPr>
            <w:tcW w:w="139" w:type="pct"/>
          </w:tcPr>
          <w:p w14:paraId="4159985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253502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7DB21AC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34BAF52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35C9CF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12FD51A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1B31F2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662163A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9F9BF5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D2E17C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Staff Nurse</w:t>
            </w:r>
          </w:p>
        </w:tc>
        <w:tc>
          <w:tcPr>
            <w:tcW w:w="219" w:type="pct"/>
            <w:shd w:val="clear" w:color="auto" w:fill="auto"/>
            <w:hideMark/>
          </w:tcPr>
          <w:p w14:paraId="1C5285A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4DE54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20" w:type="pct"/>
            <w:shd w:val="clear" w:color="auto" w:fill="auto"/>
            <w:hideMark/>
          </w:tcPr>
          <w:p w14:paraId="005F5D6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658DFAC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58" w:type="pct"/>
            <w:shd w:val="clear" w:color="auto" w:fill="auto"/>
            <w:hideMark/>
          </w:tcPr>
          <w:p w14:paraId="12DA620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5EEFCEE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7" w:type="pct"/>
            <w:shd w:val="clear" w:color="auto" w:fill="auto"/>
            <w:hideMark/>
          </w:tcPr>
          <w:p w14:paraId="30E179B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95" w:type="pct"/>
            <w:shd w:val="clear" w:color="auto" w:fill="auto"/>
            <w:hideMark/>
          </w:tcPr>
          <w:p w14:paraId="550831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3655A2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performed</w:t>
            </w:r>
          </w:p>
        </w:tc>
        <w:tc>
          <w:tcPr>
            <w:tcW w:w="258" w:type="pct"/>
            <w:shd w:val="clear" w:color="auto" w:fill="auto"/>
            <w:hideMark/>
          </w:tcPr>
          <w:p w14:paraId="0E35376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erform</w:t>
            </w:r>
          </w:p>
        </w:tc>
        <w:tc>
          <w:tcPr>
            <w:tcW w:w="294" w:type="pct"/>
          </w:tcPr>
          <w:p w14:paraId="6ED880E9" w14:textId="226C0D91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67D98B4" w14:textId="02D669A7" w:rsidTr="007779C2">
        <w:trPr>
          <w:trHeight w:val="220"/>
        </w:trPr>
        <w:tc>
          <w:tcPr>
            <w:tcW w:w="139" w:type="pct"/>
          </w:tcPr>
          <w:p w14:paraId="3162D3B0" w14:textId="2709B6F0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Yisma&lt;/Author&gt;&lt;Year&gt;2013&lt;/Year&gt;&lt;RecNum&gt;305&lt;/RecNum&gt;&lt;DisplayText&gt;[69]&lt;/DisplayText&gt;&lt;record&gt;&lt;rec-number&gt;305&lt;/rec-number&gt;&lt;foreign-keys&gt;&lt;key app="EN" db-id="x0rf229d5ax0z5e50ee50zdsatw52txtrxvw" timestamp="1533606866"&gt;305&lt;/key&gt;&lt;/foreign-keys&gt;&lt;ref-type name="Journal Article"&gt;17&lt;/ref-type&gt;&lt;contributors&gt;&lt;authors&gt;&lt;author&gt;Yisma, Engida&lt;/author&gt;&lt;author&gt;Dessalegn, Berhanu&lt;/author&gt;&lt;author&gt;Astatkie, Ayalew&lt;/author&gt;&lt;author&gt;Fesseha, Nebreed&lt;/author&gt;&lt;/authors&gt;&lt;/contributors&gt;&lt;titles&gt;&lt;title&gt;Knowledge and utilization of partograph among obstetric care givers in public health institutions of Addis Ababa, Ethiopia&lt;/title&gt;&lt;secondary-title&gt;BMC Pregnancy &amp;amp; Childbirth&lt;/secondary-title&gt;&lt;/titles&gt;&lt;periodical&gt;&lt;full-title&gt;BMC Pregnancy &amp;amp; Childbirth&lt;/full-title&gt;&lt;/periodical&gt;&lt;pages&gt;17-17 1p&lt;/pages&gt;&lt;volume&gt;13&lt;/volume&gt;&lt;number&gt;1&lt;/number&gt;&lt;dates&gt;&lt;year&gt;2013&lt;/year&gt;&lt;/dates&gt;&lt;urls&gt;&lt;related-urls&gt;&lt;url&gt;http://download.springer.com/static/pdf/80/art%253A10.1186%252F1471-2393-13-17.pdf?originUrl=http%3A%2F%2Fbmcpregnancychildbirth.biomedcentral.com%2Farticle%2F10.1186%2F1471-2393-13-17&amp;amp;token2=exp=1492705648~acl=%2Fstatic%2Fpdf%2F80%2Fart%25253A10.1186%25252F1471-2393-13-17.pdf*~hmac=8fd6de0786bb6d29e00752510da901448d3114ee1a117ed45db235d5ee40ef94&lt;/url&gt;&lt;/related-urls&gt;&lt;/urls&gt;&lt;electronic-resource-num&gt;10.1186/1471-2393-13-17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69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375FDAD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isma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735BEE2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3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8CD46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2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662057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ross-sectional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01CE2BC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Ethiopia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5D715F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ddis Ababa</w:t>
            </w:r>
          </w:p>
        </w:tc>
        <w:tc>
          <w:tcPr>
            <w:tcW w:w="328" w:type="pct"/>
            <w:vMerge w:val="restart"/>
            <w:shd w:val="clear" w:color="auto" w:fill="auto"/>
            <w:hideMark/>
          </w:tcPr>
          <w:p w14:paraId="6165FF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ealth Facility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21166F8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74C21DA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Doctor</w:t>
            </w:r>
          </w:p>
        </w:tc>
        <w:tc>
          <w:tcPr>
            <w:tcW w:w="219" w:type="pct"/>
            <w:shd w:val="clear" w:color="auto" w:fill="auto"/>
            <w:hideMark/>
          </w:tcPr>
          <w:p w14:paraId="55F8A10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3E4672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F92DEE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07F016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365244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A2CC40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269286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673F7B1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961F76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E5BE56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769FDAA5" w14:textId="2651426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4495B58E" w14:textId="6D93E7DF" w:rsidTr="007779C2">
        <w:trPr>
          <w:trHeight w:val="220"/>
        </w:trPr>
        <w:tc>
          <w:tcPr>
            <w:tcW w:w="139" w:type="pct"/>
          </w:tcPr>
          <w:p w14:paraId="4B58393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129898C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329C5F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749B522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5AB13A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0F1D15A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69D38AE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738533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815EF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5C9C47F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72826C3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07E090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4E2DB2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A1677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AFCAE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2AB4F1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7A91C92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45DF008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7237A8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7207E2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E335790" w14:textId="166E25C5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60A38F64" w14:textId="72B30B66" w:rsidTr="007779C2">
        <w:trPr>
          <w:trHeight w:val="220"/>
        </w:trPr>
        <w:tc>
          <w:tcPr>
            <w:tcW w:w="139" w:type="pct"/>
          </w:tcPr>
          <w:p w14:paraId="3E62D2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702B3D1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45D2DEF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5C0744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339E41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EF042C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23FF41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2A83EE9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2266228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43485E6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urse</w:t>
            </w:r>
          </w:p>
        </w:tc>
        <w:tc>
          <w:tcPr>
            <w:tcW w:w="219" w:type="pct"/>
            <w:shd w:val="clear" w:color="auto" w:fill="auto"/>
            <w:hideMark/>
          </w:tcPr>
          <w:p w14:paraId="4A5B68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2FBDDA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217E8E4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F2459E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099202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D722A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6FC687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2E3A03B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2AD711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2D8C25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59C92AF5" w14:textId="1AABA5B3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740B95B8" w14:textId="1581F038" w:rsidTr="007779C2">
        <w:trPr>
          <w:trHeight w:val="440"/>
        </w:trPr>
        <w:tc>
          <w:tcPr>
            <w:tcW w:w="139" w:type="pct"/>
          </w:tcPr>
          <w:p w14:paraId="7DC0EABB" w14:textId="0B9BBFF6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/>
            <w:hideMark/>
          </w:tcPr>
          <w:p w14:paraId="6CFA0E5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50058D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001DDC1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49170C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2A9FE63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534EEFF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vMerge/>
            <w:hideMark/>
          </w:tcPr>
          <w:p w14:paraId="16581CE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4D59019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94" w:type="pct"/>
            <w:shd w:val="clear" w:color="auto" w:fill="auto"/>
            <w:hideMark/>
          </w:tcPr>
          <w:p w14:paraId="6A9FB30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Public Health Officer</w:t>
            </w:r>
          </w:p>
        </w:tc>
        <w:tc>
          <w:tcPr>
            <w:tcW w:w="219" w:type="pct"/>
            <w:shd w:val="clear" w:color="auto" w:fill="auto"/>
            <w:hideMark/>
          </w:tcPr>
          <w:p w14:paraId="0BA33ECD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0AD079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5909839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D09761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F0357F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4E51BCB9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30C1EEE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AF805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7FC3A1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4E61D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34E94772" w14:textId="4600812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Not stated</w:t>
            </w:r>
          </w:p>
        </w:tc>
      </w:tr>
      <w:tr w:rsidR="007779C2" w:rsidRPr="007779C2" w14:paraId="364412E4" w14:textId="7466B59B" w:rsidTr="007779C2">
        <w:trPr>
          <w:trHeight w:val="220"/>
        </w:trPr>
        <w:tc>
          <w:tcPr>
            <w:tcW w:w="139" w:type="pct"/>
          </w:tcPr>
          <w:p w14:paraId="7B7BAB47" w14:textId="0B3F7995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1" w:type="pct"/>
            <w:vMerge w:val="restart"/>
            <w:shd w:val="clear" w:color="auto" w:fill="auto"/>
            <w:hideMark/>
          </w:tcPr>
          <w:p w14:paraId="5266B150" w14:textId="3B898506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proofErr w:type="spellStart"/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Zainullah</w:t>
            </w:r>
            <w:proofErr w:type="spellEnd"/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8AD20E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14</w:t>
            </w:r>
          </w:p>
        </w:tc>
        <w:tc>
          <w:tcPr>
            <w:tcW w:w="185" w:type="pct"/>
            <w:vMerge w:val="restart"/>
            <w:shd w:val="clear" w:color="auto" w:fill="auto"/>
            <w:hideMark/>
          </w:tcPr>
          <w:p w14:paraId="34D42BC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2008-2010</w:t>
            </w:r>
          </w:p>
        </w:tc>
        <w:tc>
          <w:tcPr>
            <w:tcW w:w="220" w:type="pct"/>
            <w:vMerge w:val="restart"/>
            <w:shd w:val="clear" w:color="auto" w:fill="auto"/>
            <w:hideMark/>
          </w:tcPr>
          <w:p w14:paraId="4A9FBC9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xed methods</w:t>
            </w:r>
          </w:p>
        </w:tc>
        <w:tc>
          <w:tcPr>
            <w:tcW w:w="239" w:type="pct"/>
            <w:vMerge w:val="restart"/>
            <w:shd w:val="clear" w:color="auto" w:fill="auto"/>
            <w:hideMark/>
          </w:tcPr>
          <w:p w14:paraId="6D13DF0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Afghanistan</w:t>
            </w:r>
          </w:p>
        </w:tc>
        <w:tc>
          <w:tcPr>
            <w:tcW w:w="208" w:type="pct"/>
            <w:vMerge w:val="restart"/>
            <w:shd w:val="clear" w:color="auto" w:fill="auto"/>
            <w:hideMark/>
          </w:tcPr>
          <w:p w14:paraId="2E5EE88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ational</w:t>
            </w:r>
          </w:p>
        </w:tc>
        <w:tc>
          <w:tcPr>
            <w:tcW w:w="328" w:type="pct"/>
            <w:shd w:val="clear" w:color="auto" w:fill="auto"/>
            <w:hideMark/>
          </w:tcPr>
          <w:p w14:paraId="0A0B61A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Hospital</w:t>
            </w:r>
          </w:p>
        </w:tc>
        <w:tc>
          <w:tcPr>
            <w:tcW w:w="185" w:type="pct"/>
            <w:shd w:val="clear" w:color="auto" w:fill="auto"/>
            <w:hideMark/>
          </w:tcPr>
          <w:p w14:paraId="71AF137E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Urban</w:t>
            </w:r>
          </w:p>
        </w:tc>
        <w:tc>
          <w:tcPr>
            <w:tcW w:w="294" w:type="pct"/>
            <w:shd w:val="clear" w:color="auto" w:fill="auto"/>
            <w:hideMark/>
          </w:tcPr>
          <w:p w14:paraId="648BCD5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6250A91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4B72C8B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0D8A0E2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44D146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C149C6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DC0948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400EBD9C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108CD6D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061B201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59ABFE3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351E94E" w14:textId="1C6830DB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2 years training</w:t>
            </w:r>
          </w:p>
        </w:tc>
      </w:tr>
      <w:tr w:rsidR="007779C2" w:rsidRPr="007779C2" w14:paraId="584F7BFB" w14:textId="187021B1" w:rsidTr="007779C2">
        <w:trPr>
          <w:trHeight w:val="61"/>
        </w:trPr>
        <w:tc>
          <w:tcPr>
            <w:tcW w:w="139" w:type="pct"/>
          </w:tcPr>
          <w:p w14:paraId="6C959449" w14:textId="0059D2CB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begin"/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instrText xml:space="preserve"> ADDIN EN.CITE &lt;EndNote&gt;&lt;Cite&gt;&lt;Author&gt;Zainullah&lt;/Author&gt;&lt;Year&gt;2014&lt;/Year&gt;&lt;RecNum&gt;982&lt;/RecNum&gt;&lt;DisplayText&gt;[70]&lt;/DisplayText&gt;&lt;record&gt;&lt;rec-number&gt;982&lt;/rec-number&gt;&lt;foreign-keys&gt;&lt;key app="EN" db-id="x0rf229d5ax0z5e50ee50zdsatw52txtrxvw" timestamp="1533606872"&gt;982&lt;/key&gt;&lt;/foreign-keys&gt;&lt;ref-type name="Journal Article"&gt;17&lt;/ref-type&gt;&lt;contributors&gt;&lt;authors&gt;&lt;author&gt;Zainullah, Partamin;Ansari, Nasratullah;Yari, Khalid;Azimi, Mahmood;Turkmani, Sabera;Azfar, Pashtoon;LeFevre, Amnesty;Mungia, Jaime;Gubin, Rehana;Young-Mi, Kim;Bartlett, Linda&lt;/author&gt;&lt;/authors&gt;&lt;/contributors&gt;&lt;titles&gt;&lt;title&gt;Establishing midwifery in low-resource settings: Guidance from a mixed-methods evaluation of the Afghanistan midwifery education program&lt;/title&gt;&lt;secondary-title&gt;Midwifery&lt;/secondary-title&gt;&lt;/titles&gt;&lt;periodical&gt;&lt;full-title&gt;Midwifery&lt;/full-title&gt;&lt;/periodical&gt;&lt;pages&gt;1056-1062 7p&lt;/pages&gt;&lt;volume&gt;30&lt;/volume&gt;&lt;number&gt;10&lt;/number&gt;&lt;dates&gt;&lt;year&gt;2014&lt;/year&gt;&lt;/dates&gt;&lt;pub-location&gt;Philadelphia, Pennsylvania&lt;/pub-location&gt;&lt;publisher&gt;Elsevier Inc.&lt;/publisher&gt;&lt;accession-num&gt;107832251. Language: English. Entry Date: 20141008. Revision Date: 20150819. Publication Type: Journal Article&lt;/accession-num&gt;&lt;urls&gt;&lt;related-urls&gt;&lt;url&gt;http://ezproxy.lib.ucalgary.ca/login?url=http://search.ebscohost.com/login.aspx?direct=true&amp;amp;db=rzh&amp;amp;AN=107832251&amp;amp;site=ehost-live;http://ac.els-cdn.com/S0266613813003306/1-s2.0-S0266613813003306-main.pdf?_tid=65ac57c2-96fa-11e6-b648-00000aacb35d&amp;amp;acdnat=1476991467_7fa428553dafdd14df00edf610a7b418&lt;/url&gt;&lt;/related-urls&gt;&lt;/urls&gt;&lt;electronic-resource-num&gt;10.1016/j.midw.2013.10.026&lt;/electronic-resource-num&gt;&lt;/record&gt;&lt;/Cite&gt;&lt;/EndNote&gt;</w:instrTex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separate"/>
            </w:r>
            <w:r w:rsidRPr="007779C2">
              <w:rPr>
                <w:rFonts w:ascii="Calibri" w:eastAsia="Times New Roman" w:hAnsi="Calibri" w:cs="Times New Roman"/>
                <w:noProof/>
                <w:color w:val="000000"/>
                <w:sz w:val="12"/>
                <w:szCs w:val="12"/>
                <w:lang w:val="en-CA"/>
              </w:rPr>
              <w:t>[70]</w:t>
            </w: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fldChar w:fldCharType="end"/>
            </w:r>
          </w:p>
        </w:tc>
        <w:tc>
          <w:tcPr>
            <w:tcW w:w="221" w:type="pct"/>
            <w:vMerge/>
            <w:hideMark/>
          </w:tcPr>
          <w:p w14:paraId="41669E1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18CBD603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185" w:type="pct"/>
            <w:vMerge/>
            <w:hideMark/>
          </w:tcPr>
          <w:p w14:paraId="5EDDFC04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20" w:type="pct"/>
            <w:vMerge/>
            <w:hideMark/>
          </w:tcPr>
          <w:p w14:paraId="051A17D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39" w:type="pct"/>
            <w:vMerge/>
            <w:hideMark/>
          </w:tcPr>
          <w:p w14:paraId="55128780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208" w:type="pct"/>
            <w:vMerge/>
            <w:hideMark/>
          </w:tcPr>
          <w:p w14:paraId="42E509E6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</w:p>
        </w:tc>
        <w:tc>
          <w:tcPr>
            <w:tcW w:w="328" w:type="pct"/>
            <w:shd w:val="clear" w:color="auto" w:fill="auto"/>
            <w:hideMark/>
          </w:tcPr>
          <w:p w14:paraId="67B9929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Community</w:t>
            </w:r>
          </w:p>
        </w:tc>
        <w:tc>
          <w:tcPr>
            <w:tcW w:w="185" w:type="pct"/>
            <w:shd w:val="clear" w:color="auto" w:fill="auto"/>
            <w:hideMark/>
          </w:tcPr>
          <w:p w14:paraId="5538D8F5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Rural</w:t>
            </w:r>
          </w:p>
        </w:tc>
        <w:tc>
          <w:tcPr>
            <w:tcW w:w="294" w:type="pct"/>
            <w:shd w:val="clear" w:color="auto" w:fill="auto"/>
            <w:hideMark/>
          </w:tcPr>
          <w:p w14:paraId="00E81AC1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Midwife</w:t>
            </w:r>
          </w:p>
        </w:tc>
        <w:tc>
          <w:tcPr>
            <w:tcW w:w="219" w:type="pct"/>
            <w:shd w:val="clear" w:color="auto" w:fill="auto"/>
            <w:hideMark/>
          </w:tcPr>
          <w:p w14:paraId="6357193B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Yes</w:t>
            </w:r>
          </w:p>
        </w:tc>
        <w:tc>
          <w:tcPr>
            <w:tcW w:w="184" w:type="pct"/>
            <w:shd w:val="clear" w:color="auto" w:fill="auto"/>
            <w:hideMark/>
          </w:tcPr>
          <w:p w14:paraId="1F6FD2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20" w:type="pct"/>
            <w:shd w:val="clear" w:color="auto" w:fill="auto"/>
            <w:hideMark/>
          </w:tcPr>
          <w:p w14:paraId="1FE513BF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32334C7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50884E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62DEB94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7" w:type="pct"/>
            <w:shd w:val="clear" w:color="auto" w:fill="auto"/>
            <w:hideMark/>
          </w:tcPr>
          <w:p w14:paraId="1576B748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5" w:type="pct"/>
            <w:shd w:val="clear" w:color="auto" w:fill="auto"/>
            <w:hideMark/>
          </w:tcPr>
          <w:p w14:paraId="0661FA82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77D40D4A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58" w:type="pct"/>
            <w:shd w:val="clear" w:color="auto" w:fill="auto"/>
            <w:hideMark/>
          </w:tcPr>
          <w:p w14:paraId="1D0EB557" w14:textId="77777777" w:rsidR="001E00CA" w:rsidRPr="007779C2" w:rsidRDefault="001E00CA" w:rsidP="000B11F2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  <w:t>Not stated</w:t>
            </w:r>
          </w:p>
        </w:tc>
        <w:tc>
          <w:tcPr>
            <w:tcW w:w="294" w:type="pct"/>
          </w:tcPr>
          <w:p w14:paraId="20C93A4D" w14:textId="6426FA0D" w:rsidR="001E00CA" w:rsidRPr="007779C2" w:rsidRDefault="001E00CA" w:rsidP="001E00CA">
            <w:pPr>
              <w:rPr>
                <w:rFonts w:ascii="Calibri" w:eastAsia="Times New Roman" w:hAnsi="Calibri" w:cs="Times New Roman"/>
                <w:color w:val="000000"/>
                <w:sz w:val="12"/>
                <w:szCs w:val="12"/>
                <w:lang w:val="en-CA"/>
              </w:rPr>
            </w:pPr>
            <w:r w:rsidRPr="007779C2">
              <w:rPr>
                <w:rFonts w:ascii="Calibri" w:eastAsia="Times New Roman" w:hAnsi="Calibri" w:cs="Times New Roman"/>
                <w:color w:val="000000"/>
                <w:sz w:val="12"/>
                <w:szCs w:val="12"/>
              </w:rPr>
              <w:t>Secondary school + 2 years training</w:t>
            </w:r>
          </w:p>
        </w:tc>
      </w:tr>
    </w:tbl>
    <w:p w14:paraId="7C5440EB" w14:textId="77777777" w:rsidR="0064498A" w:rsidRDefault="0064498A"/>
    <w:p w14:paraId="78E098A9" w14:textId="77777777" w:rsidR="00E7329C" w:rsidRDefault="00E7329C"/>
    <w:p w14:paraId="5B4D7EC8" w14:textId="77777777" w:rsidR="00E7329C" w:rsidRDefault="00E7329C"/>
    <w:p w14:paraId="3A336B3E" w14:textId="77777777" w:rsidR="007105EF" w:rsidRDefault="007105EF"/>
    <w:p w14:paraId="04960580" w14:textId="77777777" w:rsidR="00515345" w:rsidRDefault="00515345" w:rsidP="009E1C85">
      <w:pPr>
        <w:pStyle w:val="EndNoteBibliographyTitle"/>
        <w:sectPr w:rsidR="00515345" w:rsidSect="004360B8">
          <w:headerReference w:type="even" r:id="rId7"/>
          <w:headerReference w:type="default" r:id="rId8"/>
          <w:pgSz w:w="20160" w:h="12240" w:orient="landscape" w:code="5"/>
          <w:pgMar w:top="567" w:right="567" w:bottom="567" w:left="567" w:header="709" w:footer="709" w:gutter="0"/>
          <w:cols w:space="708"/>
          <w:docGrid w:linePitch="360"/>
        </w:sectPr>
      </w:pPr>
    </w:p>
    <w:p w14:paraId="214E9E4B" w14:textId="65DB4663" w:rsidR="00515345" w:rsidRPr="000B11F2" w:rsidRDefault="007105EF" w:rsidP="000B11F2">
      <w:pPr>
        <w:pStyle w:val="EndNoteBibliographyTitle"/>
        <w:jc w:val="left"/>
        <w:rPr>
          <w:b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515345" w:rsidRPr="000B11F2">
        <w:rPr>
          <w:b/>
          <w:noProof/>
        </w:rPr>
        <w:t>Reference</w:t>
      </w:r>
      <w:r w:rsidR="000B11F2" w:rsidRPr="000B11F2">
        <w:rPr>
          <w:b/>
          <w:noProof/>
        </w:rPr>
        <w:t xml:space="preserve"> ID</w:t>
      </w:r>
    </w:p>
    <w:p w14:paraId="172502FD" w14:textId="77777777" w:rsidR="00515345" w:rsidRPr="00515345" w:rsidRDefault="00515345" w:rsidP="000B11F2">
      <w:pPr>
        <w:pStyle w:val="EndNoteBibliographyTitle"/>
        <w:jc w:val="left"/>
        <w:rPr>
          <w:noProof/>
        </w:rPr>
      </w:pPr>
    </w:p>
    <w:p w14:paraId="214715BD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1.</w:t>
      </w:r>
      <w:r w:rsidRPr="00515345">
        <w:rPr>
          <w:noProof/>
        </w:rPr>
        <w:tab/>
        <w:t>Adegoke A, Utz B, Msuya SE, van den Broek N. Skilled Birth Attendants: who is who? A descriptive study of definitions and roles from nine Sub Saharan African countries. PloS one. 2012;7(7):e40220.</w:t>
      </w:r>
    </w:p>
    <w:p w14:paraId="50BCA9F4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.</w:t>
      </w:r>
      <w:r w:rsidRPr="00515345">
        <w:rPr>
          <w:noProof/>
        </w:rPr>
        <w:tab/>
        <w:t>Adegoke AAC, Malcolm;Ogundeji, Martins O.;Lawoyin, Taiwo;Thomson, Ann M. Place of birth or place of death: An evaluation of 1139 maternal deaths in Nigeria. Midwifery. 2013;29(11):e115-21 1p.</w:t>
      </w:r>
    </w:p>
    <w:p w14:paraId="078E9874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3.</w:t>
      </w:r>
      <w:r w:rsidRPr="00515345">
        <w:rPr>
          <w:noProof/>
        </w:rPr>
        <w:tab/>
        <w:t>Anderson FWJO, Samuel A.;Boothman, Erika L.;Opare-Ado, Henry. The Public Health Impact of Training Physicians to Become Obstetricians and Gynecologists in Ghana. American Journal of Public Health. 2014;104(S1):S159-65 1p.</w:t>
      </w:r>
    </w:p>
    <w:p w14:paraId="64185F50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.</w:t>
      </w:r>
      <w:r w:rsidRPr="00515345">
        <w:rPr>
          <w:noProof/>
        </w:rPr>
        <w:tab/>
        <w:t>Ariff SS, Sajid B.;Sadiq, Kamran;Feroze, Asher B.;Khan, Shuaib;Jafarey, Sadiqua N.;Ali, Nabeela;Bhutta, Zulfiqar A. Evaluation of health workforce competence in maternal and neonatal issues in public health sector of Pakistan: an Assessment of their training needs. BMC Health Services Research. 2010;10:319- 1p.</w:t>
      </w:r>
    </w:p>
    <w:p w14:paraId="78634A27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5.</w:t>
      </w:r>
      <w:r w:rsidRPr="00515345">
        <w:rPr>
          <w:noProof/>
        </w:rPr>
        <w:tab/>
        <w:t>Ayiasi RM, Criel B, Orach CG, Nabiwemba E, Kolsteren P. Primary healthcare worker knowledge related to prenatal and immediate newborn care: a cross sectional study in Masindi, Uganda. BMC Health Services Research. 2014;14(1):65- 1p.</w:t>
      </w:r>
    </w:p>
    <w:p w14:paraId="4554EAAE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.</w:t>
      </w:r>
      <w:r w:rsidRPr="00515345">
        <w:rPr>
          <w:noProof/>
        </w:rPr>
        <w:tab/>
        <w:t>Bharati SI, Hildingsson;Eva, Johansson;Malvarappu, Prakasamma;K. V. Ramani;Kyllike, Christensson. Do the pre-service education programmes for midwives in India prepare confident ‘registered midwives’? A survey from India. Global Health Action. 2015;8:1-9.</w:t>
      </w:r>
    </w:p>
    <w:p w14:paraId="62B6527A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7.</w:t>
      </w:r>
      <w:r w:rsidRPr="00515345">
        <w:rPr>
          <w:noProof/>
        </w:rPr>
        <w:tab/>
        <w:t>Bhuiyan AB, Mukherjee S, Acharya S, Haider SJ, Begum F. Evaluation of a Skilled Birth Attendant pilot training program in Bangladesh. International journal of gynaecology and obstetrics: the official organ of the International Federation of Gynaecology and Obstetrics. 2005;90(1):56-60.</w:t>
      </w:r>
    </w:p>
    <w:p w14:paraId="40864BF4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8.</w:t>
      </w:r>
      <w:r w:rsidRPr="00515345">
        <w:rPr>
          <w:noProof/>
        </w:rPr>
        <w:tab/>
        <w:t>Bogren MUvT, Edwin;Berg, Marie. Where midwives are not yet recognised: A feasibility study of professional midwives in Nepal. Midwifery. 2013;29(10):1103-9 7p.</w:t>
      </w:r>
    </w:p>
    <w:p w14:paraId="14323DD9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9.</w:t>
      </w:r>
      <w:r w:rsidRPr="00515345">
        <w:rPr>
          <w:noProof/>
        </w:rPr>
        <w:tab/>
        <w:t>Bradley S, McAuliffe E. Mid-level providers in emergency obstetric and newborn health care: factors affecting their performance and retention within the Malawian health system. Human resources for health. 2009;7:14- 1p.</w:t>
      </w:r>
    </w:p>
    <w:p w14:paraId="46ED4356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10.</w:t>
      </w:r>
      <w:r w:rsidRPr="00515345">
        <w:rPr>
          <w:noProof/>
        </w:rPr>
        <w:tab/>
        <w:t>Carlo WA, Wright LL, Chomba E, McClure EM, Carlo ME, Bann CM, et al. Educational impact of the neonatal resuscitation program in low-risk delivery centers in a developing country. Journal of Pediatrics. 2009;154(4):504-8.e5 1p.</w:t>
      </w:r>
    </w:p>
    <w:p w14:paraId="5E5F4B6B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11.</w:t>
      </w:r>
      <w:r w:rsidRPr="00515345">
        <w:rPr>
          <w:noProof/>
        </w:rPr>
        <w:tab/>
        <w:t>Carlough MM, M. Skilled birth attendance: what does it mean and how can it be measured? A clinical skills assessment of maternal and child health workers in Nepal. International journal of gynaecology and obstetrics: the official organ of the International Federation of Gynaecology and Obstetrics. 2005;89(2):200-8.</w:t>
      </w:r>
    </w:p>
    <w:p w14:paraId="189C330B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12.</w:t>
      </w:r>
      <w:r w:rsidRPr="00515345">
        <w:rPr>
          <w:noProof/>
        </w:rPr>
        <w:tab/>
        <w:t>Cheung NF, Zhang L, Mander R, Xu X, Wang X. Proposed continuing professional education programme for midwives in China: New mothers' and midwives' views. Nurse Education Today. 2011;31(5):434-8 5p.</w:t>
      </w:r>
    </w:p>
    <w:p w14:paraId="4217152C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13.</w:t>
      </w:r>
      <w:r w:rsidRPr="00515345">
        <w:rPr>
          <w:noProof/>
        </w:rPr>
        <w:tab/>
        <w:t>Danda G, Dube K, Dube P, Mudokwenyu-Rawdon C, Bedwell C. An observational study of midwives’ practices to prevent peripartum sepsis in Zimbabwe. African Journal of Midwifery &amp; Women's Health. 2015;9(1):17-21 5p.</w:t>
      </w:r>
    </w:p>
    <w:p w14:paraId="6AEE397D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14.</w:t>
      </w:r>
      <w:r w:rsidRPr="00515345">
        <w:rPr>
          <w:noProof/>
        </w:rPr>
        <w:tab/>
        <w:t>Danishevski K, McKee M, Balabanova D. Variations in obstetric practice in Russia: a story of professional autonomy, isolation and limited evidence. International Journal of Health Planning &amp; Management. 2009;24(2):161-71 11p.</w:t>
      </w:r>
    </w:p>
    <w:p w14:paraId="253FD209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15.</w:t>
      </w:r>
      <w:r w:rsidRPr="00515345">
        <w:rPr>
          <w:noProof/>
        </w:rPr>
        <w:tab/>
        <w:t>Dawson AK, M.;Geita, L.;Mola, G.;Brodie, P. M.;Rumsey, M.;Copeland, F.;Neill, A.;Homer, C. S. Midwifery capacity building in Papua New Guinea: Key achievements and ways forward. Women Birth. 2015.</w:t>
      </w:r>
    </w:p>
    <w:p w14:paraId="74A30B3E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16.</w:t>
      </w:r>
      <w:r w:rsidRPr="00515345">
        <w:rPr>
          <w:noProof/>
        </w:rPr>
        <w:tab/>
        <w:t>Del Hierro GSR, R.;Verhoeven, V.;Van Royen, P.;Hendrickx, K. Are recent graduates enough prepared to perform obstetric skills in their rural and compulsory year? A study from Ecuador. BMJ open. 2014;4(7).</w:t>
      </w:r>
    </w:p>
    <w:p w14:paraId="5C3441A4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17.</w:t>
      </w:r>
      <w:r w:rsidRPr="00515345">
        <w:rPr>
          <w:noProof/>
        </w:rPr>
        <w:tab/>
        <w:t>Demaria LM, Campero L, Vidler M, Walker D. Non-physician providers of obstetric care in Mexico: Perspectives of physicians, obstetric nurses and professional midwives. 2012;10:6.</w:t>
      </w:r>
    </w:p>
    <w:p w14:paraId="0361DCCC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lastRenderedPageBreak/>
        <w:t>18.</w:t>
      </w:r>
      <w:r w:rsidRPr="00515345">
        <w:rPr>
          <w:noProof/>
        </w:rPr>
        <w:tab/>
        <w:t>Dgedge MM, Angel;Necochea, Edgar;Bossemeyer, Debora;Rajabo, Maharifa;Fullerton, Judith. Assessment of the nursing skill mix in Mozambique using a task analysis methodology. Human resources for health. 2014;12(1):5- 1p.</w:t>
      </w:r>
    </w:p>
    <w:p w14:paraId="7030269C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19.</w:t>
      </w:r>
      <w:r w:rsidRPr="00515345">
        <w:rPr>
          <w:noProof/>
        </w:rPr>
        <w:tab/>
        <w:t>Dickerson AEF, Jennifer W.;Andes, Karen L. A profile of midwifery in Paraguay. Midwifery. 2014;30(10):1048-55 8p.</w:t>
      </w:r>
    </w:p>
    <w:p w14:paraId="1B3B85A9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0.</w:t>
      </w:r>
      <w:r w:rsidRPr="00515345">
        <w:rPr>
          <w:noProof/>
        </w:rPr>
        <w:tab/>
        <w:t>Dogba MF, Pierre;Berthe-Cisse, Safoura. Qualification of Staff, Organization of Services, and Management of Pregnant Women in Rural Settings: The Case of Diema and Kayes Districts (Mali). ISRN Obstetrics &amp; Gynecology. 2012:8p-p 1p.</w:t>
      </w:r>
    </w:p>
    <w:p w14:paraId="34D51C83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1.</w:t>
      </w:r>
      <w:r w:rsidRPr="00515345">
        <w:rPr>
          <w:noProof/>
        </w:rPr>
        <w:tab/>
        <w:t>Erlandsson KS, Jamuna Tamrakar;Sapkota, Sabitri. Safety before comfort: a focused enquiry of Nepal skilled birth attendants' concepts of respectful maternity care. Evidence Based Midwifery. 2014;12(2):59-64 6p.</w:t>
      </w:r>
    </w:p>
    <w:p w14:paraId="6B0EC412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2.</w:t>
      </w:r>
      <w:r w:rsidRPr="00515345">
        <w:rPr>
          <w:noProof/>
        </w:rPr>
        <w:tab/>
        <w:t>Evans CLJ, P.;Bazant, E.;Bhatnagar, N.;Zgambo, J.;Khamis, A. R. Competency-based training "Helping Mothers Survive: Bleeding after Birth" for providers from central and remote facilities in three countries. International journal of gynaecology and obstetrics: the official organ of the International Federation of Gynaecology and Obstetrics. 2014;126(3):286-90.</w:t>
      </w:r>
    </w:p>
    <w:p w14:paraId="10619CDA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3.</w:t>
      </w:r>
      <w:r w:rsidRPr="00515345">
        <w:rPr>
          <w:noProof/>
        </w:rPr>
        <w:tab/>
        <w:t>Ezeonwu MC. Maternal Birth Outcomes: Processes and Challenges in Anambra State, Nigeria. Health Care for Women International. 2011;32(6):492-514 23p.</w:t>
      </w:r>
    </w:p>
    <w:p w14:paraId="29F5BB5D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4.</w:t>
      </w:r>
      <w:r w:rsidRPr="00515345">
        <w:rPr>
          <w:noProof/>
        </w:rPr>
        <w:tab/>
        <w:t>Fawole AOK, K. I.;Adekanle, D. A. Knowledge and utilization of the partograph among obstetric care givers in south west Nigeria. African Journal of Reproductive Health. 2008;12(1):22-9 8p.</w:t>
      </w:r>
    </w:p>
    <w:p w14:paraId="490AD4A0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5.</w:t>
      </w:r>
      <w:r w:rsidRPr="00515345">
        <w:rPr>
          <w:noProof/>
        </w:rPr>
        <w:tab/>
        <w:t>Ferdous JM, D.;Huda, F.;Quaiyum, M. A.;Anwar, I.;Koblinsky, M. Are nurses in obstetric wards in Bangladesh competent skilled birth attendants? : Dhaka, Bangladesh, International Centre for Diarrhoeal Disease Research, Bangladesh [ICDDR,B], Centre for Reproductive Health, 2011 Dec.; 2011.</w:t>
      </w:r>
    </w:p>
    <w:p w14:paraId="694F7677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6.</w:t>
      </w:r>
      <w:r w:rsidRPr="00515345">
        <w:rPr>
          <w:noProof/>
        </w:rPr>
        <w:tab/>
        <w:t>Fichardt AEV, M. J. Assessment of learning needs and the development of an educational programme for registered nurses in advanced midwifery and neonatology. Curationis. 2000;23(4):107-16 10p.</w:t>
      </w:r>
    </w:p>
    <w:p w14:paraId="6837AB9F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7.</w:t>
      </w:r>
      <w:r w:rsidRPr="00515345">
        <w:rPr>
          <w:noProof/>
        </w:rPr>
        <w:tab/>
        <w:t>Fikree FF, Mir AM, Haq IU. She may reach a facility but will still die! An analysis of quality of public sector maternal health services, District Multan, Pakistan. J Pak Med Assoc. 2006;56(4):156-63.</w:t>
      </w:r>
    </w:p>
    <w:p w14:paraId="4ABC2294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8.</w:t>
      </w:r>
      <w:r w:rsidRPr="00515345">
        <w:rPr>
          <w:noProof/>
        </w:rPr>
        <w:tab/>
        <w:t>Foster JR, Y.;Heath, A. Decision making by auxiliary nurses to assess postpartum bleeding in a Dominican Republic maternity ward. JOGNN: Journal of Obstetric, Gynecologic &amp; Neonatal Nursing. 2006;35(6):728-34 7p.</w:t>
      </w:r>
    </w:p>
    <w:p w14:paraId="119E9551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29.</w:t>
      </w:r>
      <w:r w:rsidRPr="00515345">
        <w:rPr>
          <w:noProof/>
        </w:rPr>
        <w:tab/>
        <w:t>Fujita W, Mukumbuta L, Chavuma R, Ohashi K. Quality of partogram monitoring at a primary health centre in Zambia. Midwifery. 2015;31(1):191-6 6p.</w:t>
      </w:r>
    </w:p>
    <w:p w14:paraId="3BA2C8F6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30.</w:t>
      </w:r>
      <w:r w:rsidRPr="00515345">
        <w:rPr>
          <w:noProof/>
        </w:rPr>
        <w:tab/>
        <w:t>Gebreegziabher E, Aregawi A, Getinet H. Knowledge and skills of neonatal resuscitation of health professionals at a university teaching hospital of Northwest Ethiopia. World Journal of Emergency Medicine. 2014;5(3):229-33.</w:t>
      </w:r>
    </w:p>
    <w:p w14:paraId="15ED841E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31.</w:t>
      </w:r>
      <w:r w:rsidRPr="00515345">
        <w:rPr>
          <w:noProof/>
        </w:rPr>
        <w:tab/>
        <w:t>Haile-Mariam AT, N.;Otterness, C.;Bailey, P. E. Assessing the health system's capacity to conduct neonatal resuscitation in Ethiopia. Ethiop Med J. 2012;50(1):43-55.</w:t>
      </w:r>
    </w:p>
    <w:p w14:paraId="5B202322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32.</w:t>
      </w:r>
      <w:r w:rsidRPr="00515345">
        <w:rPr>
          <w:noProof/>
        </w:rPr>
        <w:tab/>
        <w:t>Hammah J, Donkor ES. Assessment of Practising Midwives on the Management of the Third Stage of Labour. African Journal of Midwifery and Women's Health. 2013;7(2):59-64.</w:t>
      </w:r>
    </w:p>
    <w:p w14:paraId="49A3CDDF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33.</w:t>
      </w:r>
      <w:r w:rsidRPr="00515345">
        <w:rPr>
          <w:noProof/>
        </w:rPr>
        <w:tab/>
        <w:t>Harvey SAA, P.;Bucagu, M.;Djibrina, S.;Edson, W. N.;Gbangbade, S.;McCaw-Binns, A.;Burkhalter, B. R. Skilled birth attendant competence: an initial assessment in four countries, and implications for the Safe Motherhood movement. International journal of gynaecology and obstetrics: the official organ of the International Federation of Gynaecology and Obstetrics. 2004;87(2):203-10.</w:t>
      </w:r>
    </w:p>
    <w:p w14:paraId="08D71B3E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34.</w:t>
      </w:r>
      <w:r w:rsidRPr="00515345">
        <w:rPr>
          <w:noProof/>
        </w:rPr>
        <w:tab/>
        <w:t>Huchon C, Arsenault C, Tourigny C, Coulibaly A, Traore M, Dumont A, et al. Obstetric competence among referral healthcare providers in Mali. International journal of gynaecology and obstetrics: the official organ of the International Federation of Gynaecology and Obstetrics. 2014;126(1):56-9.</w:t>
      </w:r>
    </w:p>
    <w:p w14:paraId="7495E722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35.</w:t>
      </w:r>
      <w:r w:rsidRPr="00515345">
        <w:rPr>
          <w:noProof/>
        </w:rPr>
        <w:tab/>
        <w:t>Ith PD, Angela;Homer, Caroline S. E.;Whelan, Anna Klinken. Practices of skilled birth attendants during labour, birth and the immediate postpartum period in Cambodia. Midwifery. 2013;29(4):300-7 8p.</w:t>
      </w:r>
    </w:p>
    <w:p w14:paraId="440FB283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36.</w:t>
      </w:r>
      <w:r w:rsidRPr="00515345">
        <w:rPr>
          <w:noProof/>
        </w:rPr>
        <w:tab/>
        <w:t>Jones SA, C. A.;Gopalakrishnan, S.;Sam, B.;Bull, F.;Labicane, R. R.;Dabo, F.;den Broek, N. V. Building capacity for skilled birth attendance: An evaluation of the Maternal and Child Health Aides training programme in Sierra Leone. Midwifery. 2015.</w:t>
      </w:r>
    </w:p>
    <w:p w14:paraId="1D2DBB88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lastRenderedPageBreak/>
        <w:t>37.</w:t>
      </w:r>
      <w:r w:rsidRPr="00515345">
        <w:rPr>
          <w:noProof/>
        </w:rPr>
        <w:tab/>
        <w:t>Jones BM, R.;Butt, J.;Hauck, Y. Tanzanian midwives' perception of their professional role and implications for continuing professional development education. 2015.</w:t>
      </w:r>
    </w:p>
    <w:p w14:paraId="7096505B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38.</w:t>
      </w:r>
      <w:r w:rsidRPr="00515345">
        <w:rPr>
          <w:noProof/>
        </w:rPr>
        <w:tab/>
        <w:t>Kildea S, Larsson M, Govind S. A review of midwifery in Mongolia utilising the ‘Strengthening Midwifery Toolkit’. Women &amp; Birth. 2012;25(4):166-73 8p.</w:t>
      </w:r>
    </w:p>
    <w:p w14:paraId="663E2753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39.</w:t>
      </w:r>
      <w:r w:rsidRPr="00515345">
        <w:rPr>
          <w:noProof/>
        </w:rPr>
        <w:tab/>
        <w:t>Kim YMvR, J.;Stekelenburg, J.;Ansari, N.;Kols, A.;Tappis, H.;Currie, S.;Zainullah, P.;Bailey, P.;Semba, R.;Sun, K. Assessing the capacity for newborn resuscitation and factors associated with providers' knowledge and skills: a cross-sectional study in Afghanistan. BMC Pediatrics. 2013;13(1):140-.</w:t>
      </w:r>
    </w:p>
    <w:p w14:paraId="1D68E9C6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0.</w:t>
      </w:r>
      <w:r w:rsidRPr="00515345">
        <w:rPr>
          <w:noProof/>
        </w:rPr>
        <w:tab/>
        <w:t>Knoble SJP, A.;Koirala, B.;Ghimire, L. Measuring the quality of rural-based, government health care workers in Nepal. Internet Journal of Allied Health Sciences &amp; Practice. 2010;8(1):1-9 p.</w:t>
      </w:r>
    </w:p>
    <w:p w14:paraId="50B72798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1.</w:t>
      </w:r>
      <w:r w:rsidRPr="00515345">
        <w:rPr>
          <w:noProof/>
        </w:rPr>
        <w:tab/>
        <w:t>Lobis SM, G.;Kamwendo, F.;McAuliffe, E.;Austin, J.;de Pinho, H. Expected to deliver: alignment of regulation, training, and actual performance of emergency obstetric care providers in Malawi and Tanzania. International journal of gynaecology and obstetrics: the official organ of the International Federation of Gynaecology and Obstetrics. 2011;115(3):322-7.</w:t>
      </w:r>
    </w:p>
    <w:p w14:paraId="53D78BEE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2.</w:t>
      </w:r>
      <w:r w:rsidRPr="00515345">
        <w:rPr>
          <w:noProof/>
        </w:rPr>
        <w:tab/>
        <w:t>Makowiecka KA, E.;Izati, Y.;Ronsmans, C. Midwifery provision in two districts in Indonesia: how well are rural areas served? Health Policy &amp; Planning. 2008;23(1):67-75 9p.</w:t>
      </w:r>
    </w:p>
    <w:p w14:paraId="51C0E165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3.</w:t>
      </w:r>
      <w:r w:rsidRPr="00515345">
        <w:rPr>
          <w:noProof/>
        </w:rPr>
        <w:tab/>
        <w:t>Malhotra S, Zodpey SP, Vidyasagaran AL, Sharma K, Raj SS, Neogi SB, et al. Assessment of Essential Newborn Care Services in Secondary-level Facilities from Two Districts of India. Journal of Health Population and Nutrition. 2014;32(1):130-41.</w:t>
      </w:r>
    </w:p>
    <w:p w14:paraId="5A22F7FF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4.</w:t>
      </w:r>
      <w:r w:rsidRPr="00515345">
        <w:rPr>
          <w:noProof/>
        </w:rPr>
        <w:tab/>
        <w:t>Mamba PP. Nurse-midwives knowledge &amp; basis for decision-making on maternal reproductive high risk factors in pregnancy. Africa Journal of Nursing &amp; Midwifery. 2000;2(2):58-62 5p.</w:t>
      </w:r>
    </w:p>
    <w:p w14:paraId="708FF0D8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5.</w:t>
      </w:r>
      <w:r w:rsidRPr="00515345">
        <w:rPr>
          <w:noProof/>
        </w:rPr>
        <w:tab/>
        <w:t>Mangham-Jefferies L, Mathewos B, Russell J, Bekele A. How do health extension workers in Ethiopia allocate their time? Human resources for health. 2014;12(1):61- 1p.</w:t>
      </w:r>
    </w:p>
    <w:p w14:paraId="403D838C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6.</w:t>
      </w:r>
      <w:r w:rsidRPr="00515345">
        <w:rPr>
          <w:noProof/>
        </w:rPr>
        <w:tab/>
        <w:t>Mansoor GF, Hashemy P, Gohar F, Wood ME, Ayoubi SF, Todd CS. Midwifery retention and coverage and impact on service utilisation in Afghanistan. Midwifery. 2013;29(10):1088-94 7p.</w:t>
      </w:r>
    </w:p>
    <w:p w14:paraId="26771292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7.</w:t>
      </w:r>
      <w:r w:rsidRPr="00515345">
        <w:rPr>
          <w:noProof/>
        </w:rPr>
        <w:tab/>
        <w:t>Mirkuzie AH, Sisay MM, Bedane MM. Standard basic emergency obstetric and neonatal care training in Addis Ababa; trainees reaction and knowledge acquisition. BMC Med Educ. 2014;14:201.</w:t>
      </w:r>
    </w:p>
    <w:p w14:paraId="4F3E7543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8.</w:t>
      </w:r>
      <w:r w:rsidRPr="00515345">
        <w:rPr>
          <w:noProof/>
        </w:rPr>
        <w:tab/>
        <w:t>Nsemo ADJ, Mildred E.;Etifit, Rita E.;Mgbekem, Mary A.;Oyira, Emilia J. Clinical nurses' perception of continuing professional education as a tool for quality service delivery in public hospitals Calabar, Cross River State, Nigeria. Nurse Education in Practice. 2013;13(4):328-34 7p.</w:t>
      </w:r>
    </w:p>
    <w:p w14:paraId="38D0F89F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49.</w:t>
      </w:r>
      <w:r w:rsidRPr="00515345">
        <w:rPr>
          <w:noProof/>
        </w:rPr>
        <w:tab/>
        <w:t>Nyango DDM, J. T.;Laabes, E. P.;Kigbu, J. H.;Buba, M. Skilled attendance: the key challenges to progress in achieving mdg-5 in north central nigeria...Millennium Development Goal. African Journal of Reproductive Health. 2010;14(2):129-38 10p.</w:t>
      </w:r>
    </w:p>
    <w:p w14:paraId="235E00C1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50.</w:t>
      </w:r>
      <w:r w:rsidRPr="00515345">
        <w:rPr>
          <w:noProof/>
        </w:rPr>
        <w:tab/>
        <w:t>Ogunlesi T, Dedeke O, Adekanmbi F, Fetuga B, Okeniyi A. Neonatal resuscitation: Knowledge and practice of nurses in western Nigeria. SAJCH South African Journal of Child Health. 2008;2(1):23-5.</w:t>
      </w:r>
    </w:p>
    <w:p w14:paraId="5339C38D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51.</w:t>
      </w:r>
      <w:r w:rsidRPr="00515345">
        <w:rPr>
          <w:noProof/>
        </w:rPr>
        <w:tab/>
        <w:t>Ojofeitimi EO, Asekun-Olarinmoye EO, Bamidele JO, Owolabi OO, Oladele EA. Poor knowledge of causes and prevention of stillbirths among health care providers. International Journal of Childbirth Education. 2009;24(4):26-9 4p.</w:t>
      </w:r>
    </w:p>
    <w:p w14:paraId="52404A44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52.</w:t>
      </w:r>
      <w:r w:rsidRPr="00515345">
        <w:rPr>
          <w:noProof/>
        </w:rPr>
        <w:tab/>
        <w:t>Oladapo OT, Daniel OJ, Olatunji AO. Knowledge and use of the partograph among healthcare personnel at the peripheral maternity centres in Nigeria. J Obstet Gynaecol. 2006;26(6):538-41.</w:t>
      </w:r>
    </w:p>
    <w:p w14:paraId="134795E3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53.</w:t>
      </w:r>
      <w:r w:rsidRPr="00515345">
        <w:rPr>
          <w:noProof/>
        </w:rPr>
        <w:tab/>
        <w:t>Oladapo OTF, A. O.;Loto, O. M.;Adegbola, O.;Akinola, O. I.;Alao, M. O.;Adeyemi, A. S. Active management of third stage of labour: a survey of providers' knowledge in southwest Nigeria. Arch Gynecol Obstet. 2009;280(6):945-52.</w:t>
      </w:r>
    </w:p>
    <w:p w14:paraId="461DEE70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54.</w:t>
      </w:r>
      <w:r w:rsidRPr="00515345">
        <w:rPr>
          <w:noProof/>
        </w:rPr>
        <w:tab/>
        <w:t>Opiah MMBO, Abosede;James Essien, Ekere;Monjok, Emmanuel. Knowledge and Utilization of the Partograph among Midwives in the Niger Delta Region of Nigeria. African Journal of Reproductive Health. 2012;16(1):125-32 8p.</w:t>
      </w:r>
    </w:p>
    <w:p w14:paraId="282DA176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55.</w:t>
      </w:r>
      <w:r w:rsidRPr="00515345">
        <w:rPr>
          <w:noProof/>
        </w:rPr>
        <w:tab/>
        <w:t>Partamin K, Y. M.;Mungia, J.;Faqir, M.;Ansari, N.;Evans, C. Patterns in training, knowledge, and performance of skilled birth attendants providing emergency obstetric and newborn care in Afghanistan. INTERNATIONAL JOURNAL OF GYNECOLOGY &amp; OBSTETRICS. 2012;119(2):125-9.</w:t>
      </w:r>
    </w:p>
    <w:p w14:paraId="4FDD19FA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lastRenderedPageBreak/>
        <w:t>56.</w:t>
      </w:r>
      <w:r w:rsidRPr="00515345">
        <w:rPr>
          <w:noProof/>
        </w:rPr>
        <w:tab/>
        <w:t>Parveen SQ, M. A.;Afroz, A.;Kolinsky, M.;Anwar, I. Improving the quality of nurse-midwives in Bangladesh: Addressing barriers of midwifery course in diploma in nursing and midwifery training. Dhaka, Bangladesh, International Centre for Diarrhoeal Disease Research, Bangladesh [ICDDR,B], Centre for Reproductive Health, 2011 Dec.; 2011.</w:t>
      </w:r>
    </w:p>
    <w:p w14:paraId="7F814308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57.</w:t>
      </w:r>
      <w:r w:rsidRPr="00515345">
        <w:rPr>
          <w:noProof/>
        </w:rPr>
        <w:tab/>
        <w:t>Premadasa IGS, D.;Al-Jarallah, K. F.;Thalib, L. Frequency and confidence in performing clinical skills among medical interns in Kuwait. Medical Teacher. 2008;30(3):e60-5 1p.</w:t>
      </w:r>
    </w:p>
    <w:p w14:paraId="1A039855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58.</w:t>
      </w:r>
      <w:r w:rsidRPr="00515345">
        <w:rPr>
          <w:noProof/>
        </w:rPr>
        <w:tab/>
        <w:t>Prytherch HK, D. C. V.;Leshabari, M. T.;Sauerborn, R.;Marx, M. Maternal and newborn healthcare providers in rural Tanzania: in-depth interviews exploring influences on motivation, performance and job satisfaction. Rural &amp; Remote Health. 2012;12(3):1-15 p.</w:t>
      </w:r>
    </w:p>
    <w:p w14:paraId="5AD5CCFD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59.</w:t>
      </w:r>
      <w:r w:rsidRPr="00515345">
        <w:rPr>
          <w:noProof/>
        </w:rPr>
        <w:tab/>
        <w:t>Sarfraz MH, Saima. Challenges in delivery of skilled maternal care - experiences of community midwives in Pakistan. BMC Pregnancy &amp; Childbirth. 2014;14(1):59- 1p.</w:t>
      </w:r>
    </w:p>
    <w:p w14:paraId="676987DA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0.</w:t>
      </w:r>
      <w:r w:rsidRPr="00515345">
        <w:rPr>
          <w:noProof/>
        </w:rPr>
        <w:tab/>
        <w:t>Saswata B, Omar F, Aubery RJ, Jaffer B, Michael W. Bridging the health gap in Uganda: the surgical role of the clinical officer. Afr Health Sci. 2005;5(1):86-9.</w:t>
      </w:r>
    </w:p>
    <w:p w14:paraId="7AEF2BB9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1.</w:t>
      </w:r>
      <w:r w:rsidRPr="00515345">
        <w:rPr>
          <w:noProof/>
        </w:rPr>
        <w:tab/>
        <w:t>Schack SM, Elyas A, Brew G, Pettersson KO. Experiencing challenges when implementing Active Management of Third Stage of Labor (AMTSL): a qualitative study with midwives in Accra, Ghana. BMC Pregnancy &amp; Childbirth. 2014;14(1):193- 1p.</w:t>
      </w:r>
    </w:p>
    <w:p w14:paraId="750BC4F5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2.</w:t>
      </w:r>
      <w:r w:rsidRPr="00515345">
        <w:rPr>
          <w:noProof/>
        </w:rPr>
        <w:tab/>
        <w:t>Shaban IL, Nicky. A review of midwifery education curriculum documents in Jordan. Women &amp; Birth. 2012;25(4):e47-55 1p.</w:t>
      </w:r>
    </w:p>
    <w:p w14:paraId="0E9FF93B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3.</w:t>
      </w:r>
      <w:r w:rsidRPr="00515345">
        <w:rPr>
          <w:noProof/>
        </w:rPr>
        <w:tab/>
        <w:t>Sharma BJ, Eva;Prakasamma, M.;Mavalankar, Dileep;Christensson, Kyllike. Midwifery scope of practice among staff nurses: A grounded theory study in Gujarat, India. Midwifery. 2013;29(6):628-36 9p.</w:t>
      </w:r>
    </w:p>
    <w:p w14:paraId="69A6ED29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4.</w:t>
      </w:r>
      <w:r w:rsidRPr="00515345">
        <w:rPr>
          <w:noProof/>
        </w:rPr>
        <w:tab/>
        <w:t>Shimoda K, Leshabari S, Horiuchi S, Shimpuku Y, Tashiro J. Midwives' intrapartum monitoring process and management resulting in emergency referrals in Tanzania: a qualitative study. BMC Pregnancy &amp; Childbirth. 2015;15(1):1-10 p.</w:t>
      </w:r>
    </w:p>
    <w:p w14:paraId="4C94B65E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5.</w:t>
      </w:r>
      <w:r w:rsidRPr="00515345">
        <w:rPr>
          <w:noProof/>
        </w:rPr>
        <w:tab/>
        <w:t>Syamala TS. Do health worker female and traditional birth attendant equipped to provide primary health care in tribal areas? Evidences from Tribal Andhra Pradesh. Studies of Tribes and Tribes. 2004;2(2):119-24.</w:t>
      </w:r>
    </w:p>
    <w:p w14:paraId="7961A540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6.</w:t>
      </w:r>
      <w:r w:rsidRPr="00515345">
        <w:rPr>
          <w:noProof/>
        </w:rPr>
        <w:tab/>
        <w:t>Traore M, Arsenault C, Schoemaker-Marcotte C, Coulibaly A, Huchon C, Dumont A, et al. Obstetric competence among primary healthcare workers in Mali. International journal of gynaecology and obstetrics: the official organ of the International Federation of Gynaecology and Obstetrics. 2014;126(1):50-5.</w:t>
      </w:r>
    </w:p>
    <w:p w14:paraId="6D9FC278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7.</w:t>
      </w:r>
      <w:r w:rsidRPr="00515345">
        <w:rPr>
          <w:noProof/>
        </w:rPr>
        <w:tab/>
        <w:t>Ueno EA, Adetoro;Masenga, Gileard;Fimbo, Janeth;Msuya, Sia. Skilled Birth Attendants in Tanzania: A Descriptive Study of Cadres and Emergency Obstetric Care Signal Functions Performed. Maternal &amp; Child Health Journal. 2015;19(1):155-69 15p.</w:t>
      </w:r>
    </w:p>
    <w:p w14:paraId="4FBFB738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8.</w:t>
      </w:r>
      <w:r w:rsidRPr="00515345">
        <w:rPr>
          <w:noProof/>
        </w:rPr>
        <w:tab/>
        <w:t>Utz BS, Ghazna;Adegoke, Adetoro;Broek, Nynke. Definitions and roles of a skilled birth attendant: a mapping exercise from four South‐Asian countries. Acta Obstet Gynecol Scand. 2013;92(9):1063-9.</w:t>
      </w:r>
    </w:p>
    <w:p w14:paraId="3CE2680D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69.</w:t>
      </w:r>
      <w:r w:rsidRPr="00515345">
        <w:rPr>
          <w:noProof/>
        </w:rPr>
        <w:tab/>
        <w:t>Yisma E, Dessalegn B, Astatkie A, Fesseha N. Knowledge and utilization of partograph among obstetric care givers in public health institutions of Addis Ababa, Ethiopia. BMC Pregnancy &amp; Childbirth. 2013;13(1):17- 1p.</w:t>
      </w:r>
    </w:p>
    <w:p w14:paraId="5EA12F5A" w14:textId="77777777" w:rsidR="00515345" w:rsidRPr="00515345" w:rsidRDefault="00515345" w:rsidP="00515345">
      <w:pPr>
        <w:pStyle w:val="EndNoteBibliography"/>
        <w:rPr>
          <w:noProof/>
        </w:rPr>
      </w:pPr>
      <w:r w:rsidRPr="00515345">
        <w:rPr>
          <w:noProof/>
        </w:rPr>
        <w:t>70.</w:t>
      </w:r>
      <w:r w:rsidRPr="00515345">
        <w:rPr>
          <w:noProof/>
        </w:rPr>
        <w:tab/>
        <w:t>Zainullah PA, Nasratullah;Yari, Khalid;Azimi, Mahmood;Turkmani, Sabera;Azfar, Pashtoon;LeFevre, Amnesty;Mungia, Jaime;Gubin, Rehana;Young-Mi, Kim;Bartlett, Linda. Establishing midwifery in low-resource settings: Guidance from a mixed-methods evaluation of the Afghanistan midwifery education program. Midwifery. 2014;30(10):1056-62 7p.</w:t>
      </w:r>
    </w:p>
    <w:p w14:paraId="40800262" w14:textId="3CBAA037" w:rsidR="00402A32" w:rsidRDefault="007105EF">
      <w:r>
        <w:fldChar w:fldCharType="end"/>
      </w:r>
    </w:p>
    <w:sectPr w:rsidR="00402A32" w:rsidSect="00515345">
      <w:pgSz w:w="12240" w:h="15840" w:code="5"/>
      <w:pgMar w:top="567" w:right="567" w:bottom="567" w:left="56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67CBFC6" w14:textId="77777777" w:rsidR="001E00CA" w:rsidRDefault="001E00CA" w:rsidP="00277AE9">
      <w:r>
        <w:separator/>
      </w:r>
    </w:p>
  </w:endnote>
  <w:endnote w:type="continuationSeparator" w:id="0">
    <w:p w14:paraId="2A2D4C4D" w14:textId="77777777" w:rsidR="001E00CA" w:rsidRDefault="001E00CA" w:rsidP="00277A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Yu Gothic Light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Yu Mincho"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E832F6" w14:textId="77777777" w:rsidR="001E00CA" w:rsidRDefault="001E00CA" w:rsidP="00277AE9">
      <w:r>
        <w:separator/>
      </w:r>
    </w:p>
  </w:footnote>
  <w:footnote w:type="continuationSeparator" w:id="0">
    <w:p w14:paraId="58C7EDA6" w14:textId="77777777" w:rsidR="001E00CA" w:rsidRDefault="001E00CA" w:rsidP="00277AE9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740D8B" w14:textId="77777777" w:rsidR="001E00CA" w:rsidRDefault="001E00CA" w:rsidP="001E00C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779385C" w14:textId="77777777" w:rsidR="001E00CA" w:rsidRDefault="001E00CA" w:rsidP="00732E5D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F386B74" w14:textId="77777777" w:rsidR="001E00CA" w:rsidRDefault="001E00CA" w:rsidP="001E00C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A05D3">
      <w:rPr>
        <w:rStyle w:val="PageNumber"/>
        <w:noProof/>
      </w:rPr>
      <w:t>7</w:t>
    </w:r>
    <w:r>
      <w:rPr>
        <w:rStyle w:val="PageNumber"/>
      </w:rPr>
      <w:fldChar w:fldCharType="end"/>
    </w:r>
  </w:p>
  <w:p w14:paraId="537AEAD7" w14:textId="77777777" w:rsidR="001E00CA" w:rsidRPr="00277AE9" w:rsidRDefault="001E00CA" w:rsidP="00732E5D">
    <w:pPr>
      <w:pStyle w:val="Header"/>
      <w:ind w:right="360"/>
      <w:rPr>
        <w:b/>
        <w:lang w:val="en-CA"/>
      </w:rPr>
    </w:pPr>
    <w:r w:rsidRPr="00277AE9">
      <w:rPr>
        <w:b/>
        <w:lang w:val="en-CA"/>
      </w:rPr>
      <w:t>S</w:t>
    </w:r>
    <w:r>
      <w:rPr>
        <w:b/>
        <w:lang w:val="en-CA"/>
      </w:rPr>
      <w:t xml:space="preserve">1 Table: List, characteristics, and references </w:t>
    </w:r>
    <w:r w:rsidRPr="00277AE9">
      <w:rPr>
        <w:b/>
        <w:lang w:val="en-CA"/>
      </w:rPr>
      <w:t>of included studie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[Square]&lt;/Style&gt;&lt;LeftDelim&gt;{&lt;/LeftDelim&gt;&lt;RightDelim&gt;}&lt;/RightDelim&gt;&lt;FontName&gt;Calibri&lt;/FontName&gt;&lt;FontSize&gt;12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rf229d5ax0z5e50ee50zdsatw52txtrxvw&quot;&gt;SAB Scoping Review Articles&lt;record-ids&gt;&lt;item&gt;21&lt;/item&gt;&lt;item&gt;166&lt;/item&gt;&lt;item&gt;170&lt;/item&gt;&lt;item&gt;172&lt;/item&gt;&lt;item&gt;195&lt;/item&gt;&lt;item&gt;205&lt;/item&gt;&lt;item&gt;245&lt;/item&gt;&lt;item&gt;281&lt;/item&gt;&lt;item&gt;292&lt;/item&gt;&lt;item&gt;295&lt;/item&gt;&lt;item&gt;305&lt;/item&gt;&lt;item&gt;343&lt;/item&gt;&lt;item&gt;354&lt;/item&gt;&lt;item&gt;399&lt;/item&gt;&lt;item&gt;403&lt;/item&gt;&lt;item&gt;404&lt;/item&gt;&lt;item&gt;407&lt;/item&gt;&lt;item&gt;534&lt;/item&gt;&lt;item&gt;565&lt;/item&gt;&lt;item&gt;572&lt;/item&gt;&lt;item&gt;578&lt;/item&gt;&lt;item&gt;581&lt;/item&gt;&lt;item&gt;593&lt;/item&gt;&lt;item&gt;598&lt;/item&gt;&lt;item&gt;607&lt;/item&gt;&lt;item&gt;622&lt;/item&gt;&lt;item&gt;630&lt;/item&gt;&lt;item&gt;631&lt;/item&gt;&lt;item&gt;660&lt;/item&gt;&lt;item&gt;679&lt;/item&gt;&lt;item&gt;722&lt;/item&gt;&lt;item&gt;799&lt;/item&gt;&lt;item&gt;828&lt;/item&gt;&lt;item&gt;839&lt;/item&gt;&lt;item&gt;866&lt;/item&gt;&lt;item&gt;897&lt;/item&gt;&lt;item&gt;907&lt;/item&gt;&lt;item&gt;908&lt;/item&gt;&lt;item&gt;965&lt;/item&gt;&lt;item&gt;982&lt;/item&gt;&lt;item&gt;1017&lt;/item&gt;&lt;item&gt;1032&lt;/item&gt;&lt;item&gt;1035&lt;/item&gt;&lt;item&gt;1036&lt;/item&gt;&lt;item&gt;1039&lt;/item&gt;&lt;item&gt;1043&lt;/item&gt;&lt;item&gt;1075&lt;/item&gt;&lt;item&gt;1083&lt;/item&gt;&lt;item&gt;1088&lt;/item&gt;&lt;item&gt;1093&lt;/item&gt;&lt;item&gt;1094&lt;/item&gt;&lt;item&gt;1111&lt;/item&gt;&lt;item&gt;1116&lt;/item&gt;&lt;item&gt;1121&lt;/item&gt;&lt;item&gt;1138&lt;/item&gt;&lt;item&gt;1146&lt;/item&gt;&lt;item&gt;1150&lt;/item&gt;&lt;item&gt;1166&lt;/item&gt;&lt;item&gt;1171&lt;/item&gt;&lt;item&gt;1213&lt;/item&gt;&lt;item&gt;1228&lt;/item&gt;&lt;item&gt;1229&lt;/item&gt;&lt;item&gt;1253&lt;/item&gt;&lt;item&gt;1290&lt;/item&gt;&lt;item&gt;1302&lt;/item&gt;&lt;item&gt;1310&lt;/item&gt;&lt;item&gt;1332&lt;/item&gt;&lt;item&gt;1336&lt;/item&gt;&lt;item&gt;1352&lt;/item&gt;&lt;item&gt;1353&lt;/item&gt;&lt;/record-ids&gt;&lt;/item&gt;&lt;/Libraries&gt;"/>
  </w:docVars>
  <w:rsids>
    <w:rsidRoot w:val="00277AE9"/>
    <w:rsid w:val="00033C1E"/>
    <w:rsid w:val="000412B2"/>
    <w:rsid w:val="00051557"/>
    <w:rsid w:val="00060057"/>
    <w:rsid w:val="00083831"/>
    <w:rsid w:val="000969F6"/>
    <w:rsid w:val="000A5559"/>
    <w:rsid w:val="000B11F2"/>
    <w:rsid w:val="000B2AE0"/>
    <w:rsid w:val="000C41C7"/>
    <w:rsid w:val="000E0D24"/>
    <w:rsid w:val="00101292"/>
    <w:rsid w:val="00120626"/>
    <w:rsid w:val="00145111"/>
    <w:rsid w:val="001A42A2"/>
    <w:rsid w:val="001B0C0C"/>
    <w:rsid w:val="001D276B"/>
    <w:rsid w:val="001E00CA"/>
    <w:rsid w:val="001E3535"/>
    <w:rsid w:val="001E65F1"/>
    <w:rsid w:val="001F3D3C"/>
    <w:rsid w:val="001F4604"/>
    <w:rsid w:val="001F7A92"/>
    <w:rsid w:val="00237C24"/>
    <w:rsid w:val="00265591"/>
    <w:rsid w:val="00275EA3"/>
    <w:rsid w:val="00277AE9"/>
    <w:rsid w:val="0029202B"/>
    <w:rsid w:val="00297917"/>
    <w:rsid w:val="002B4695"/>
    <w:rsid w:val="002B47F1"/>
    <w:rsid w:val="002D7CF0"/>
    <w:rsid w:val="00302DE2"/>
    <w:rsid w:val="003042BD"/>
    <w:rsid w:val="00321703"/>
    <w:rsid w:val="00334775"/>
    <w:rsid w:val="003471E1"/>
    <w:rsid w:val="0036443E"/>
    <w:rsid w:val="00385BF9"/>
    <w:rsid w:val="003C5D9F"/>
    <w:rsid w:val="00402A32"/>
    <w:rsid w:val="00406520"/>
    <w:rsid w:val="004360B8"/>
    <w:rsid w:val="0044424E"/>
    <w:rsid w:val="00502335"/>
    <w:rsid w:val="005152FD"/>
    <w:rsid w:val="00515345"/>
    <w:rsid w:val="0053605B"/>
    <w:rsid w:val="00593B28"/>
    <w:rsid w:val="005B5D59"/>
    <w:rsid w:val="005C0450"/>
    <w:rsid w:val="005C2D64"/>
    <w:rsid w:val="005D2742"/>
    <w:rsid w:val="005E48C3"/>
    <w:rsid w:val="005F5CEF"/>
    <w:rsid w:val="00620141"/>
    <w:rsid w:val="0063357E"/>
    <w:rsid w:val="00635554"/>
    <w:rsid w:val="0064498A"/>
    <w:rsid w:val="00657B7C"/>
    <w:rsid w:val="006A3EF8"/>
    <w:rsid w:val="006C5CCA"/>
    <w:rsid w:val="00704C4A"/>
    <w:rsid w:val="007105EF"/>
    <w:rsid w:val="0072112B"/>
    <w:rsid w:val="00723466"/>
    <w:rsid w:val="00732E5D"/>
    <w:rsid w:val="00744B44"/>
    <w:rsid w:val="00746281"/>
    <w:rsid w:val="00747BA4"/>
    <w:rsid w:val="0077492A"/>
    <w:rsid w:val="007779C2"/>
    <w:rsid w:val="00780500"/>
    <w:rsid w:val="007815BA"/>
    <w:rsid w:val="007A05D3"/>
    <w:rsid w:val="007A09F7"/>
    <w:rsid w:val="00813534"/>
    <w:rsid w:val="00816CDB"/>
    <w:rsid w:val="00831469"/>
    <w:rsid w:val="00841F18"/>
    <w:rsid w:val="00850CCA"/>
    <w:rsid w:val="00851DF0"/>
    <w:rsid w:val="00875C1D"/>
    <w:rsid w:val="00882BD1"/>
    <w:rsid w:val="00896700"/>
    <w:rsid w:val="008D632F"/>
    <w:rsid w:val="0096193F"/>
    <w:rsid w:val="0099380B"/>
    <w:rsid w:val="009D3098"/>
    <w:rsid w:val="009E1C85"/>
    <w:rsid w:val="009F1E02"/>
    <w:rsid w:val="009F2392"/>
    <w:rsid w:val="00A001C2"/>
    <w:rsid w:val="00A21B9B"/>
    <w:rsid w:val="00A373C0"/>
    <w:rsid w:val="00A60119"/>
    <w:rsid w:val="00A70EE0"/>
    <w:rsid w:val="00A7161E"/>
    <w:rsid w:val="00A85E04"/>
    <w:rsid w:val="00AC0899"/>
    <w:rsid w:val="00B056DC"/>
    <w:rsid w:val="00B30195"/>
    <w:rsid w:val="00B5450C"/>
    <w:rsid w:val="00B66C6D"/>
    <w:rsid w:val="00B932CB"/>
    <w:rsid w:val="00BC79A7"/>
    <w:rsid w:val="00BF27CC"/>
    <w:rsid w:val="00C32DEE"/>
    <w:rsid w:val="00C66852"/>
    <w:rsid w:val="00C8111C"/>
    <w:rsid w:val="00C86AA3"/>
    <w:rsid w:val="00C875A4"/>
    <w:rsid w:val="00CA3BB3"/>
    <w:rsid w:val="00CB5C4B"/>
    <w:rsid w:val="00CB7B66"/>
    <w:rsid w:val="00CD59C6"/>
    <w:rsid w:val="00CE32F8"/>
    <w:rsid w:val="00D0636B"/>
    <w:rsid w:val="00D15B71"/>
    <w:rsid w:val="00D62717"/>
    <w:rsid w:val="00D72490"/>
    <w:rsid w:val="00D91695"/>
    <w:rsid w:val="00DB5329"/>
    <w:rsid w:val="00E071EE"/>
    <w:rsid w:val="00E11E8B"/>
    <w:rsid w:val="00E15CB6"/>
    <w:rsid w:val="00E23567"/>
    <w:rsid w:val="00E309C0"/>
    <w:rsid w:val="00E32BA2"/>
    <w:rsid w:val="00E34C96"/>
    <w:rsid w:val="00E40947"/>
    <w:rsid w:val="00E430FD"/>
    <w:rsid w:val="00E7329C"/>
    <w:rsid w:val="00E83995"/>
    <w:rsid w:val="00EA037E"/>
    <w:rsid w:val="00F13B87"/>
    <w:rsid w:val="00F175DC"/>
    <w:rsid w:val="00F50CF0"/>
    <w:rsid w:val="00F64224"/>
    <w:rsid w:val="00F65F5F"/>
    <w:rsid w:val="00F85F5E"/>
    <w:rsid w:val="00FD55DD"/>
    <w:rsid w:val="00FD733D"/>
    <w:rsid w:val="00FE417E"/>
    <w:rsid w:val="00FE51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B081A3D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277AE9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77AE9"/>
    <w:rPr>
      <w:color w:val="954F72"/>
      <w:u w:val="single"/>
    </w:rPr>
  </w:style>
  <w:style w:type="paragraph" w:customStyle="1" w:styleId="msonormal0">
    <w:name w:val="msonormal"/>
    <w:basedOn w:val="Normal"/>
    <w:rsid w:val="00277AE9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CA"/>
    </w:rPr>
  </w:style>
  <w:style w:type="paragraph" w:customStyle="1" w:styleId="xl65">
    <w:name w:val="xl65"/>
    <w:basedOn w:val="Normal"/>
    <w:rsid w:val="00277AE9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CA"/>
    </w:rPr>
  </w:style>
  <w:style w:type="paragraph" w:customStyle="1" w:styleId="xl66">
    <w:name w:val="xl66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val="en-CA"/>
    </w:rPr>
  </w:style>
  <w:style w:type="paragraph" w:customStyle="1" w:styleId="xl67">
    <w:name w:val="xl67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en-CA"/>
    </w:rPr>
  </w:style>
  <w:style w:type="paragraph" w:customStyle="1" w:styleId="xl68">
    <w:name w:val="xl68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color w:val="000000"/>
      <w:sz w:val="16"/>
      <w:szCs w:val="16"/>
      <w:lang w:val="en-CA"/>
    </w:rPr>
  </w:style>
  <w:style w:type="paragraph" w:customStyle="1" w:styleId="xl69">
    <w:name w:val="xl69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sz w:val="16"/>
      <w:szCs w:val="16"/>
      <w:lang w:val="en-CA"/>
    </w:rPr>
  </w:style>
  <w:style w:type="paragraph" w:customStyle="1" w:styleId="xl70">
    <w:name w:val="xl70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val="en-CA"/>
    </w:rPr>
  </w:style>
  <w:style w:type="paragraph" w:customStyle="1" w:styleId="xl71">
    <w:name w:val="xl71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sz w:val="16"/>
      <w:szCs w:val="16"/>
      <w:lang w:val="en-CA"/>
    </w:rPr>
  </w:style>
  <w:style w:type="paragraph" w:customStyle="1" w:styleId="xl72">
    <w:name w:val="xl72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sz w:val="16"/>
      <w:szCs w:val="16"/>
      <w:lang w:val="en-CA"/>
    </w:rPr>
  </w:style>
  <w:style w:type="paragraph" w:customStyle="1" w:styleId="xl73">
    <w:name w:val="xl73"/>
    <w:basedOn w:val="Normal"/>
    <w:rsid w:val="00277AE9"/>
    <w:pP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lang w:val="en-CA"/>
    </w:rPr>
  </w:style>
  <w:style w:type="paragraph" w:customStyle="1" w:styleId="xl74">
    <w:name w:val="xl74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16"/>
      <w:szCs w:val="16"/>
      <w:lang w:val="en-CA"/>
    </w:rPr>
  </w:style>
  <w:style w:type="paragraph" w:styleId="Header">
    <w:name w:val="header"/>
    <w:basedOn w:val="Normal"/>
    <w:link w:val="HeaderChar"/>
    <w:uiPriority w:val="99"/>
    <w:unhideWhenUsed/>
    <w:rsid w:val="00277AE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77AE9"/>
  </w:style>
  <w:style w:type="paragraph" w:styleId="Footer">
    <w:name w:val="footer"/>
    <w:basedOn w:val="Normal"/>
    <w:link w:val="FooterChar"/>
    <w:uiPriority w:val="99"/>
    <w:unhideWhenUsed/>
    <w:rsid w:val="00277AE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77AE9"/>
  </w:style>
  <w:style w:type="paragraph" w:customStyle="1" w:styleId="EndNoteBibliographyTitle">
    <w:name w:val="EndNote Bibliography Title"/>
    <w:basedOn w:val="Normal"/>
    <w:rsid w:val="007105EF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7105EF"/>
    <w:rPr>
      <w:rFonts w:ascii="Calibri" w:hAnsi="Calibri"/>
    </w:rPr>
  </w:style>
  <w:style w:type="character" w:styleId="PageNumber">
    <w:name w:val="page number"/>
    <w:basedOn w:val="DefaultParagraphFont"/>
    <w:uiPriority w:val="99"/>
    <w:semiHidden/>
    <w:unhideWhenUsed/>
    <w:rsid w:val="00732E5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277AE9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77AE9"/>
    <w:rPr>
      <w:color w:val="954F72"/>
      <w:u w:val="single"/>
    </w:rPr>
  </w:style>
  <w:style w:type="paragraph" w:customStyle="1" w:styleId="msonormal0">
    <w:name w:val="msonormal"/>
    <w:basedOn w:val="Normal"/>
    <w:rsid w:val="00277AE9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CA"/>
    </w:rPr>
  </w:style>
  <w:style w:type="paragraph" w:customStyle="1" w:styleId="xl65">
    <w:name w:val="xl65"/>
    <w:basedOn w:val="Normal"/>
    <w:rsid w:val="00277AE9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CA"/>
    </w:rPr>
  </w:style>
  <w:style w:type="paragraph" w:customStyle="1" w:styleId="xl66">
    <w:name w:val="xl66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val="en-CA"/>
    </w:rPr>
  </w:style>
  <w:style w:type="paragraph" w:customStyle="1" w:styleId="xl67">
    <w:name w:val="xl67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val="en-CA"/>
    </w:rPr>
  </w:style>
  <w:style w:type="paragraph" w:customStyle="1" w:styleId="xl68">
    <w:name w:val="xl68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color w:val="000000"/>
      <w:sz w:val="16"/>
      <w:szCs w:val="16"/>
      <w:lang w:val="en-CA"/>
    </w:rPr>
  </w:style>
  <w:style w:type="paragraph" w:customStyle="1" w:styleId="xl69">
    <w:name w:val="xl69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sz w:val="16"/>
      <w:szCs w:val="16"/>
      <w:lang w:val="en-CA"/>
    </w:rPr>
  </w:style>
  <w:style w:type="paragraph" w:customStyle="1" w:styleId="xl70">
    <w:name w:val="xl70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color w:val="000000"/>
      <w:sz w:val="16"/>
      <w:szCs w:val="16"/>
      <w:lang w:val="en-CA"/>
    </w:rPr>
  </w:style>
  <w:style w:type="paragraph" w:customStyle="1" w:styleId="xl71">
    <w:name w:val="xl71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sz w:val="16"/>
      <w:szCs w:val="16"/>
      <w:lang w:val="en-CA"/>
    </w:rPr>
  </w:style>
  <w:style w:type="paragraph" w:customStyle="1" w:styleId="xl72">
    <w:name w:val="xl72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textAlignment w:val="top"/>
    </w:pPr>
    <w:rPr>
      <w:rFonts w:ascii="Times New Roman" w:eastAsia="Times New Roman" w:hAnsi="Times New Roman" w:cs="Times New Roman"/>
      <w:sz w:val="16"/>
      <w:szCs w:val="16"/>
      <w:lang w:val="en-CA"/>
    </w:rPr>
  </w:style>
  <w:style w:type="paragraph" w:customStyle="1" w:styleId="xl73">
    <w:name w:val="xl73"/>
    <w:basedOn w:val="Normal"/>
    <w:rsid w:val="00277AE9"/>
    <w:pP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lang w:val="en-CA"/>
    </w:rPr>
  </w:style>
  <w:style w:type="paragraph" w:customStyle="1" w:styleId="xl74">
    <w:name w:val="xl74"/>
    <w:basedOn w:val="Normal"/>
    <w:rsid w:val="00277AE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16"/>
      <w:szCs w:val="16"/>
      <w:lang w:val="en-CA"/>
    </w:rPr>
  </w:style>
  <w:style w:type="paragraph" w:styleId="Header">
    <w:name w:val="header"/>
    <w:basedOn w:val="Normal"/>
    <w:link w:val="HeaderChar"/>
    <w:uiPriority w:val="99"/>
    <w:unhideWhenUsed/>
    <w:rsid w:val="00277AE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77AE9"/>
  </w:style>
  <w:style w:type="paragraph" w:styleId="Footer">
    <w:name w:val="footer"/>
    <w:basedOn w:val="Normal"/>
    <w:link w:val="FooterChar"/>
    <w:uiPriority w:val="99"/>
    <w:unhideWhenUsed/>
    <w:rsid w:val="00277AE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77AE9"/>
  </w:style>
  <w:style w:type="paragraph" w:customStyle="1" w:styleId="EndNoteBibliographyTitle">
    <w:name w:val="EndNote Bibliography Title"/>
    <w:basedOn w:val="Normal"/>
    <w:rsid w:val="007105EF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7105EF"/>
    <w:rPr>
      <w:rFonts w:ascii="Calibri" w:hAnsi="Calibri"/>
    </w:rPr>
  </w:style>
  <w:style w:type="character" w:styleId="PageNumber">
    <w:name w:val="page number"/>
    <w:basedOn w:val="DefaultParagraphFont"/>
    <w:uiPriority w:val="99"/>
    <w:semiHidden/>
    <w:unhideWhenUsed/>
    <w:rsid w:val="00732E5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6685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75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header" Target="head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</TotalTime>
  <Pages>19</Pages>
  <Words>24285</Words>
  <Characters>138425</Characters>
  <Application>Microsoft Macintosh Word</Application>
  <DocSecurity>0</DocSecurity>
  <Lines>1153</Lines>
  <Paragraphs>324</Paragraphs>
  <ScaleCrop>false</ScaleCrop>
  <Company/>
  <LinksUpToDate>false</LinksUpToDate>
  <CharactersWithSpaces>1623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y Hobbs</dc:creator>
  <cp:keywords/>
  <dc:description/>
  <cp:lastModifiedBy>Amy Hobbs</cp:lastModifiedBy>
  <cp:revision>14</cp:revision>
  <dcterms:created xsi:type="dcterms:W3CDTF">2018-08-10T02:56:00Z</dcterms:created>
  <dcterms:modified xsi:type="dcterms:W3CDTF">2019-01-13T01:28:00Z</dcterms:modified>
</cp:coreProperties>
</file>